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24AAFB" w14:textId="77777777" w:rsidR="00E54538" w:rsidRDefault="00E54538" w:rsidP="002160A9">
      <w:pPr>
        <w:spacing w:line="480" w:lineRule="auto"/>
      </w:pPr>
      <w:bookmarkStart w:id="0" w:name="_Toc"/>
      <w:bookmarkStart w:id="1" w:name="_GoBack"/>
      <w:bookmarkEnd w:id="1"/>
    </w:p>
    <w:p w14:paraId="3AC01E59" w14:textId="2753D978" w:rsidR="00E54538" w:rsidRPr="002B57C9" w:rsidRDefault="006C68E2" w:rsidP="002160A9">
      <w:pPr>
        <w:spacing w:line="480" w:lineRule="auto"/>
        <w:jc w:val="center"/>
        <w:rPr>
          <w:b/>
        </w:rPr>
      </w:pPr>
      <w:r>
        <w:rPr>
          <w:b/>
        </w:rPr>
        <w:t>Meta-analysis of t</w:t>
      </w:r>
      <w:r w:rsidR="00956146">
        <w:rPr>
          <w:b/>
        </w:rPr>
        <w:t>herapeutic h</w:t>
      </w:r>
      <w:r w:rsidR="00E54538" w:rsidRPr="002B57C9">
        <w:rPr>
          <w:b/>
        </w:rPr>
        <w:t>ypothermi</w:t>
      </w:r>
      <w:r w:rsidR="00956146">
        <w:rPr>
          <w:b/>
        </w:rPr>
        <w:t xml:space="preserve">a for </w:t>
      </w:r>
      <w:r w:rsidR="00E54538" w:rsidRPr="002B57C9">
        <w:rPr>
          <w:b/>
        </w:rPr>
        <w:t>traumatic brain injury</w:t>
      </w:r>
      <w:r w:rsidR="00956146">
        <w:rPr>
          <w:b/>
        </w:rPr>
        <w:t xml:space="preserve"> in adult and </w:t>
      </w:r>
      <w:r w:rsidR="00BA417F">
        <w:rPr>
          <w:b/>
        </w:rPr>
        <w:t>paediatric patients</w:t>
      </w:r>
    </w:p>
    <w:p w14:paraId="4169754C" w14:textId="77777777" w:rsidR="00E54538" w:rsidRDefault="00E54538" w:rsidP="002160A9">
      <w:pPr>
        <w:pStyle w:val="Body"/>
        <w:spacing w:line="480" w:lineRule="auto"/>
      </w:pPr>
    </w:p>
    <w:p w14:paraId="584D7EA7" w14:textId="71FA3120" w:rsidR="00830326" w:rsidRDefault="00E54538" w:rsidP="002160A9">
      <w:pPr>
        <w:pStyle w:val="Body"/>
        <w:spacing w:line="480" w:lineRule="auto"/>
        <w:jc w:val="center"/>
      </w:pPr>
      <w:r>
        <w:t xml:space="preserve">Ellie </w:t>
      </w:r>
      <w:r w:rsidR="00316CEE">
        <w:t xml:space="preserve">M </w:t>
      </w:r>
      <w:r>
        <w:t>Crompton</w:t>
      </w:r>
      <w:r w:rsidR="00B15BA7">
        <w:t xml:space="preserve"> BSc</w:t>
      </w:r>
      <w:proofErr w:type="gramStart"/>
      <w:r>
        <w:t>,</w:t>
      </w:r>
      <w:r w:rsidR="00BA417F" w:rsidRPr="002B57C9">
        <w:rPr>
          <w:vertAlign w:val="superscript"/>
        </w:rPr>
        <w:t>1</w:t>
      </w:r>
      <w:proofErr w:type="gramEnd"/>
      <w:r>
        <w:t xml:space="preserve"> Irina </w:t>
      </w:r>
      <w:proofErr w:type="spellStart"/>
      <w:r>
        <w:t>Lubormirova</w:t>
      </w:r>
      <w:proofErr w:type="spellEnd"/>
      <w:r w:rsidR="00B15BA7">
        <w:t xml:space="preserve"> MBBS</w:t>
      </w:r>
      <w:r>
        <w:t>,</w:t>
      </w:r>
      <w:r w:rsidR="00BA417F" w:rsidRPr="002B57C9">
        <w:rPr>
          <w:vertAlign w:val="superscript"/>
        </w:rPr>
        <w:t>2</w:t>
      </w:r>
      <w:r>
        <w:t xml:space="preserve"> Ioana Cotlarciuc</w:t>
      </w:r>
      <w:r w:rsidR="00B15BA7">
        <w:t xml:space="preserve"> PhD</w:t>
      </w:r>
      <w:r>
        <w:t>,</w:t>
      </w:r>
      <w:r w:rsidR="00BA417F" w:rsidRPr="002B57C9">
        <w:rPr>
          <w:vertAlign w:val="superscript"/>
        </w:rPr>
        <w:t>1</w:t>
      </w:r>
      <w:r>
        <w:t xml:space="preserve"> </w:t>
      </w:r>
    </w:p>
    <w:p w14:paraId="30697F83" w14:textId="15EC1B21" w:rsidR="00E54538" w:rsidRDefault="00E54538" w:rsidP="002160A9">
      <w:pPr>
        <w:pStyle w:val="Body"/>
        <w:spacing w:line="480" w:lineRule="auto"/>
        <w:jc w:val="center"/>
      </w:pPr>
      <w:r>
        <w:t>Thang</w:t>
      </w:r>
      <w:r w:rsidR="00267597">
        <w:t xml:space="preserve"> S</w:t>
      </w:r>
      <w:r>
        <w:t xml:space="preserve"> Han</w:t>
      </w:r>
      <w:r w:rsidR="00B15BA7">
        <w:t xml:space="preserve"> PhD</w:t>
      </w:r>
      <w:proofErr w:type="gramStart"/>
      <w:r>
        <w:t>,</w:t>
      </w:r>
      <w:r w:rsidR="00BA417F" w:rsidRPr="002B57C9">
        <w:rPr>
          <w:vertAlign w:val="superscript"/>
        </w:rPr>
        <w:t>1,3</w:t>
      </w:r>
      <w:proofErr w:type="gramEnd"/>
      <w:r>
        <w:t xml:space="preserve"> </w:t>
      </w:r>
      <w:proofErr w:type="spellStart"/>
      <w:r>
        <w:t>Sapna</w:t>
      </w:r>
      <w:proofErr w:type="spellEnd"/>
      <w:r>
        <w:t xml:space="preserve"> </w:t>
      </w:r>
      <w:r w:rsidR="00B771EE">
        <w:t xml:space="preserve">D </w:t>
      </w:r>
      <w:r>
        <w:t>Sharma</w:t>
      </w:r>
      <w:r w:rsidR="00B15BA7">
        <w:t xml:space="preserve"> MD</w:t>
      </w:r>
      <w:r>
        <w:t>,</w:t>
      </w:r>
      <w:r w:rsidR="00BA417F">
        <w:rPr>
          <w:vertAlign w:val="superscript"/>
        </w:rPr>
        <w:t>1</w:t>
      </w:r>
      <w:r>
        <w:t xml:space="preserve"> Pankaj Sharma</w:t>
      </w:r>
      <w:r w:rsidR="00B15BA7">
        <w:t xml:space="preserve"> PhD</w:t>
      </w:r>
      <w:r w:rsidR="00830326">
        <w:rPr>
          <w:vertAlign w:val="superscript"/>
        </w:rPr>
        <w:t>1,</w:t>
      </w:r>
      <w:r w:rsidR="007A21AF">
        <w:rPr>
          <w:vertAlign w:val="superscript"/>
        </w:rPr>
        <w:t>3</w:t>
      </w:r>
    </w:p>
    <w:p w14:paraId="6106E4F8" w14:textId="77777777" w:rsidR="00E54538" w:rsidRDefault="00E54538" w:rsidP="002160A9">
      <w:pPr>
        <w:pStyle w:val="Body"/>
        <w:spacing w:line="480" w:lineRule="auto"/>
      </w:pPr>
    </w:p>
    <w:p w14:paraId="27F74D40" w14:textId="77777777" w:rsidR="00830326" w:rsidRDefault="00830326" w:rsidP="002160A9">
      <w:pPr>
        <w:pStyle w:val="Body"/>
        <w:spacing w:line="480" w:lineRule="auto"/>
      </w:pPr>
    </w:p>
    <w:p w14:paraId="334CF28E" w14:textId="66096F9D" w:rsidR="00E54538" w:rsidRDefault="00BA417F" w:rsidP="002160A9">
      <w:pPr>
        <w:pStyle w:val="Body"/>
        <w:spacing w:line="480" w:lineRule="auto"/>
      </w:pPr>
      <w:r w:rsidRPr="002B57C9">
        <w:rPr>
          <w:vertAlign w:val="superscript"/>
        </w:rPr>
        <w:t>1</w:t>
      </w:r>
      <w:r w:rsidR="00E54538">
        <w:t>Institute of Cardiovascular Research Royal Holloway University of London (ICR2UL)</w:t>
      </w:r>
      <w:r w:rsidR="00830326">
        <w:t xml:space="preserve">, </w:t>
      </w:r>
      <w:proofErr w:type="spellStart"/>
      <w:r w:rsidR="00830326">
        <w:t>Egham</w:t>
      </w:r>
      <w:proofErr w:type="spellEnd"/>
    </w:p>
    <w:p w14:paraId="15642820" w14:textId="47490309" w:rsidR="00BA417F" w:rsidRDefault="00BA417F" w:rsidP="002160A9">
      <w:pPr>
        <w:pStyle w:val="Body"/>
        <w:spacing w:line="480" w:lineRule="auto"/>
      </w:pPr>
      <w:r>
        <w:rPr>
          <w:vertAlign w:val="superscript"/>
        </w:rPr>
        <w:t>2</w:t>
      </w:r>
      <w:r w:rsidR="00E54538">
        <w:t>Faculty of Medicine, Imperial College London</w:t>
      </w:r>
    </w:p>
    <w:p w14:paraId="78AF071E" w14:textId="15344A9B" w:rsidR="00E54538" w:rsidRDefault="00BA417F" w:rsidP="002160A9">
      <w:pPr>
        <w:pStyle w:val="Body"/>
        <w:spacing w:line="480" w:lineRule="auto"/>
      </w:pPr>
      <w:r w:rsidRPr="002B57C9">
        <w:rPr>
          <w:vertAlign w:val="superscript"/>
        </w:rPr>
        <w:t>3</w:t>
      </w:r>
      <w:r>
        <w:t>Ashford and St Peter’s NHS Foundation Trust, Surrey</w:t>
      </w:r>
    </w:p>
    <w:p w14:paraId="555B4659" w14:textId="77777777" w:rsidR="00830326" w:rsidRDefault="00830326" w:rsidP="002160A9">
      <w:pPr>
        <w:pStyle w:val="Body"/>
        <w:spacing w:line="480" w:lineRule="auto"/>
      </w:pPr>
    </w:p>
    <w:p w14:paraId="30A2AC14" w14:textId="42696EF8" w:rsidR="00E54538" w:rsidRDefault="00E54538" w:rsidP="002160A9">
      <w:pPr>
        <w:pStyle w:val="Body"/>
        <w:spacing w:line="480" w:lineRule="auto"/>
      </w:pPr>
      <w:r w:rsidRPr="00830326">
        <w:rPr>
          <w:b/>
        </w:rPr>
        <w:t>Correspondence:</w:t>
      </w:r>
      <w:r>
        <w:t xml:space="preserve"> </w:t>
      </w:r>
      <w:hyperlink r:id="rId7" w:history="1">
        <w:r w:rsidR="001713AD" w:rsidRPr="0065283C">
          <w:rPr>
            <w:rStyle w:val="Hyperlink"/>
          </w:rPr>
          <w:t>pankaj.sharma@rhul.ac.uk</w:t>
        </w:r>
      </w:hyperlink>
    </w:p>
    <w:p w14:paraId="59D60E1E" w14:textId="77777777" w:rsidR="00830326" w:rsidRDefault="00830326" w:rsidP="002160A9">
      <w:pPr>
        <w:pStyle w:val="Body"/>
        <w:spacing w:line="480" w:lineRule="auto"/>
      </w:pPr>
      <w:r>
        <w:t xml:space="preserve">Institute of Cardiovascular Research </w:t>
      </w:r>
    </w:p>
    <w:p w14:paraId="700A6D88" w14:textId="03E86B5F" w:rsidR="00E54538" w:rsidRDefault="00830326" w:rsidP="002160A9">
      <w:pPr>
        <w:pStyle w:val="Body"/>
        <w:spacing w:line="480" w:lineRule="auto"/>
      </w:pPr>
      <w:r>
        <w:t>Royal Holloway University of London (ICR2UL)</w:t>
      </w:r>
    </w:p>
    <w:p w14:paraId="066BC028" w14:textId="0D97F42C" w:rsidR="00830326" w:rsidRDefault="00830326" w:rsidP="002160A9">
      <w:pPr>
        <w:pStyle w:val="Body"/>
        <w:spacing w:line="480" w:lineRule="auto"/>
      </w:pPr>
      <w:proofErr w:type="spellStart"/>
      <w:r>
        <w:t>Egham</w:t>
      </w:r>
      <w:proofErr w:type="spellEnd"/>
    </w:p>
    <w:p w14:paraId="6EB76B30" w14:textId="345C630F" w:rsidR="00830326" w:rsidRDefault="00830326" w:rsidP="002160A9">
      <w:pPr>
        <w:pStyle w:val="Body"/>
        <w:spacing w:line="480" w:lineRule="auto"/>
      </w:pPr>
      <w:r>
        <w:t>TW20 0EX</w:t>
      </w:r>
    </w:p>
    <w:p w14:paraId="57510BA4" w14:textId="68667895" w:rsidR="00830326" w:rsidRDefault="00FC7BB4" w:rsidP="002160A9">
      <w:pPr>
        <w:pStyle w:val="Body"/>
        <w:spacing w:line="480" w:lineRule="auto"/>
      </w:pPr>
      <w:r>
        <w:t>Tel: + 44 (0)17</w:t>
      </w:r>
      <w:r w:rsidR="00830326">
        <w:t>84</w:t>
      </w:r>
      <w:r>
        <w:t xml:space="preserve"> 44</w:t>
      </w:r>
      <w:r w:rsidR="00830326">
        <w:t>3807</w:t>
      </w:r>
    </w:p>
    <w:p w14:paraId="29A6A3B8" w14:textId="77777777" w:rsidR="00830326" w:rsidRDefault="00830326" w:rsidP="002160A9">
      <w:pPr>
        <w:pStyle w:val="Body"/>
        <w:spacing w:line="480" w:lineRule="auto"/>
      </w:pPr>
    </w:p>
    <w:p w14:paraId="5E90DB99" w14:textId="0B9487BC" w:rsidR="00E54538" w:rsidRDefault="00E54538" w:rsidP="002160A9">
      <w:pPr>
        <w:pStyle w:val="Body"/>
        <w:spacing w:line="480" w:lineRule="auto"/>
      </w:pPr>
      <w:r w:rsidRPr="00830326">
        <w:rPr>
          <w:b/>
        </w:rPr>
        <w:t>Keywords:</w:t>
      </w:r>
      <w:r w:rsidR="00554595">
        <w:t xml:space="preserve"> Traumatic brain injury; Hypothermia; </w:t>
      </w:r>
      <w:proofErr w:type="spellStart"/>
      <w:r w:rsidR="00554595">
        <w:t>P</w:t>
      </w:r>
      <w:r w:rsidR="007623E8">
        <w:t>a</w:t>
      </w:r>
      <w:r w:rsidR="002160A9">
        <w:t>ediatric</w:t>
      </w:r>
      <w:proofErr w:type="spellEnd"/>
      <w:r w:rsidR="002160A9">
        <w:t>;</w:t>
      </w:r>
      <w:r w:rsidR="00830326">
        <w:t xml:space="preserve"> </w:t>
      </w:r>
      <w:r w:rsidR="002160A9">
        <w:t>Adult;</w:t>
      </w:r>
      <w:r w:rsidR="00554595">
        <w:t xml:space="preserve"> Mortality; M</w:t>
      </w:r>
      <w:r w:rsidR="00830326">
        <w:t>orbidity</w:t>
      </w:r>
    </w:p>
    <w:p w14:paraId="50C1965D" w14:textId="01606874" w:rsidR="00E54538" w:rsidRDefault="00E54538" w:rsidP="002160A9">
      <w:pPr>
        <w:pStyle w:val="Body"/>
        <w:spacing w:line="480" w:lineRule="auto"/>
      </w:pPr>
      <w:r w:rsidRPr="00830326">
        <w:rPr>
          <w:b/>
        </w:rPr>
        <w:t>Word Count:</w:t>
      </w:r>
      <w:r w:rsidR="00C72925">
        <w:t xml:space="preserve"> </w:t>
      </w:r>
      <w:r w:rsidR="00830326" w:rsidRPr="002E7FB5">
        <w:rPr>
          <w:color w:val="auto"/>
        </w:rPr>
        <w:t>Main text</w:t>
      </w:r>
      <w:r w:rsidR="006C671E" w:rsidRPr="002E7FB5">
        <w:rPr>
          <w:color w:val="auto"/>
        </w:rPr>
        <w:t xml:space="preserve"> </w:t>
      </w:r>
      <w:r w:rsidR="002E7FB5">
        <w:rPr>
          <w:color w:val="auto"/>
        </w:rPr>
        <w:t>2706</w:t>
      </w:r>
      <w:r w:rsidR="00830326" w:rsidRPr="002E7FB5">
        <w:rPr>
          <w:color w:val="auto"/>
        </w:rPr>
        <w:t>;</w:t>
      </w:r>
      <w:r w:rsidR="008E3489" w:rsidRPr="002E7FB5">
        <w:rPr>
          <w:color w:val="auto"/>
        </w:rPr>
        <w:t xml:space="preserve"> Abstract 2</w:t>
      </w:r>
      <w:r w:rsidR="002E7FB5" w:rsidRPr="002E7FB5">
        <w:rPr>
          <w:color w:val="auto"/>
        </w:rPr>
        <w:t>86</w:t>
      </w:r>
    </w:p>
    <w:p w14:paraId="2E32D71D" w14:textId="619393FB" w:rsidR="00E54538" w:rsidRDefault="00830326" w:rsidP="002160A9">
      <w:pPr>
        <w:pStyle w:val="Body"/>
        <w:spacing w:line="480" w:lineRule="auto"/>
      </w:pPr>
      <w:r w:rsidRPr="00830326">
        <w:rPr>
          <w:b/>
        </w:rPr>
        <w:t>Conflict of interest:</w:t>
      </w:r>
      <w:r>
        <w:t xml:space="preserve"> None</w:t>
      </w:r>
    </w:p>
    <w:p w14:paraId="5C27E407" w14:textId="3B6A4261" w:rsidR="002160A9" w:rsidRDefault="002160A9" w:rsidP="002160A9">
      <w:pPr>
        <w:pStyle w:val="Body"/>
        <w:spacing w:line="480" w:lineRule="auto"/>
      </w:pPr>
      <w:r w:rsidRPr="002160A9">
        <w:rPr>
          <w:b/>
        </w:rPr>
        <w:t>Financial Support:</w:t>
      </w:r>
      <w:r>
        <w:t xml:space="preserve"> </w:t>
      </w:r>
      <w:r w:rsidR="00281696" w:rsidRPr="00281696">
        <w:rPr>
          <w:rFonts w:asciiTheme="minorHAnsi" w:hAnsiTheme="minorHAnsi" w:cstheme="minorHAnsi"/>
          <w:color w:val="auto"/>
        </w:rPr>
        <w:t xml:space="preserve">PS was a </w:t>
      </w:r>
      <w:proofErr w:type="spellStart"/>
      <w:r w:rsidR="00281696" w:rsidRPr="00281696">
        <w:rPr>
          <w:rFonts w:asciiTheme="minorHAnsi" w:hAnsiTheme="minorHAnsi" w:cstheme="minorHAnsi"/>
          <w:color w:val="auto"/>
        </w:rPr>
        <w:t>Dept</w:t>
      </w:r>
      <w:proofErr w:type="spellEnd"/>
      <w:r w:rsidR="00281696" w:rsidRPr="00281696">
        <w:rPr>
          <w:rFonts w:asciiTheme="minorHAnsi" w:hAnsiTheme="minorHAnsi" w:cstheme="minorHAnsi"/>
          <w:color w:val="auto"/>
        </w:rPr>
        <w:t xml:space="preserve"> of Health UK Senior Fellow</w:t>
      </w:r>
      <w:r w:rsidR="00281696">
        <w:rPr>
          <w:rFonts w:asciiTheme="minorHAnsi" w:hAnsiTheme="minorHAnsi" w:cstheme="minorHAnsi"/>
          <w:color w:val="auto"/>
        </w:rPr>
        <w:t>.</w:t>
      </w:r>
    </w:p>
    <w:p w14:paraId="2C15D62A" w14:textId="7023A65C" w:rsidR="00E54538" w:rsidRDefault="00E54538" w:rsidP="002160A9">
      <w:pPr>
        <w:spacing w:line="480" w:lineRule="auto"/>
        <w:rPr>
          <w:rFonts w:eastAsia="Times New Roman"/>
          <w:b/>
          <w:bCs/>
          <w:color w:val="000000"/>
          <w:sz w:val="40"/>
          <w:szCs w:val="40"/>
        </w:rPr>
      </w:pPr>
      <w:r>
        <w:br w:type="page"/>
      </w:r>
    </w:p>
    <w:bookmarkEnd w:id="0"/>
    <w:p w14:paraId="60A3F0EA" w14:textId="57063CD8" w:rsidR="00ED6835" w:rsidRPr="00E10B03" w:rsidRDefault="00267597" w:rsidP="002160A9">
      <w:pPr>
        <w:pStyle w:val="Body"/>
        <w:spacing w:line="480" w:lineRule="auto"/>
        <w:rPr>
          <w:b/>
        </w:rPr>
      </w:pPr>
      <w:r>
        <w:rPr>
          <w:b/>
        </w:rPr>
        <w:lastRenderedPageBreak/>
        <w:t>ABSTRACT</w:t>
      </w:r>
    </w:p>
    <w:p w14:paraId="593AA72A" w14:textId="1AE59B67" w:rsidR="00E740D2" w:rsidRDefault="006A5A54" w:rsidP="002160A9">
      <w:pPr>
        <w:pStyle w:val="Body"/>
        <w:spacing w:line="480" w:lineRule="auto"/>
      </w:pPr>
      <w:r>
        <w:rPr>
          <w:b/>
        </w:rPr>
        <w:t>Objective</w:t>
      </w:r>
      <w:r w:rsidR="00267597">
        <w:t xml:space="preserve">: </w:t>
      </w:r>
      <w:r w:rsidR="005F6033">
        <w:t xml:space="preserve">Therapeutic hypothermia </w:t>
      </w:r>
      <w:proofErr w:type="gramStart"/>
      <w:r w:rsidR="005F6033">
        <w:t xml:space="preserve">has been </w:t>
      </w:r>
      <w:r w:rsidR="00BA417F">
        <w:t>used</w:t>
      </w:r>
      <w:proofErr w:type="gramEnd"/>
      <w:r w:rsidR="00BA417F">
        <w:t xml:space="preserve"> </w:t>
      </w:r>
      <w:r w:rsidR="005F6033">
        <w:t xml:space="preserve">to attenuate </w:t>
      </w:r>
      <w:r w:rsidR="00E740D2">
        <w:t>the effects</w:t>
      </w:r>
      <w:r w:rsidR="005F6033">
        <w:t xml:space="preserve"> of </w:t>
      </w:r>
      <w:r w:rsidR="006C00DA">
        <w:t xml:space="preserve">traumatic </w:t>
      </w:r>
      <w:r w:rsidR="00E740D2">
        <w:t>brain injuries (TBI)</w:t>
      </w:r>
      <w:r w:rsidR="005F6033">
        <w:t xml:space="preserve">. </w:t>
      </w:r>
      <w:r w:rsidR="00E740D2">
        <w:t xml:space="preserve">However, the </w:t>
      </w:r>
      <w:r w:rsidR="00CA133A">
        <w:t xml:space="preserve">required </w:t>
      </w:r>
      <w:r w:rsidR="00E740D2">
        <w:t xml:space="preserve">degree of hypothermia, length of its use and its timing </w:t>
      </w:r>
      <w:r w:rsidR="005D1905">
        <w:t xml:space="preserve">are </w:t>
      </w:r>
      <w:r w:rsidR="00E740D2">
        <w:t xml:space="preserve">uncertain. We undertook a comprehensive </w:t>
      </w:r>
      <w:r w:rsidR="005F6033">
        <w:t>meta-analysis to quantify benefit</w:t>
      </w:r>
      <w:r w:rsidR="005D1905">
        <w:t>s</w:t>
      </w:r>
      <w:r w:rsidR="005F6033">
        <w:t xml:space="preserve"> of hypothermia </w:t>
      </w:r>
      <w:r w:rsidR="00BA417F">
        <w:t xml:space="preserve">therapy for </w:t>
      </w:r>
      <w:r w:rsidR="005F6033">
        <w:t>TBI in adult</w:t>
      </w:r>
      <w:r w:rsidR="00775B62">
        <w:t>s</w:t>
      </w:r>
      <w:r w:rsidR="005F6033">
        <w:t xml:space="preserve"> and </w:t>
      </w:r>
      <w:r w:rsidR="000949CC">
        <w:t>children</w:t>
      </w:r>
      <w:r w:rsidR="005F6033">
        <w:t xml:space="preserve"> by </w:t>
      </w:r>
      <w:proofErr w:type="spellStart"/>
      <w:r w:rsidR="005F6033">
        <w:t>analysing</w:t>
      </w:r>
      <w:proofErr w:type="spellEnd"/>
      <w:r w:rsidR="005F6033">
        <w:t xml:space="preserve"> mortality rates, neurological outcome</w:t>
      </w:r>
      <w:r w:rsidR="009C0EEF">
        <w:t>s</w:t>
      </w:r>
      <w:r w:rsidR="005F6033">
        <w:t xml:space="preserve"> and adverse effects. </w:t>
      </w:r>
    </w:p>
    <w:p w14:paraId="47A967E8" w14:textId="66083CEB" w:rsidR="00ED6835" w:rsidRDefault="006A5A54" w:rsidP="002160A9">
      <w:pPr>
        <w:pStyle w:val="Body"/>
        <w:spacing w:line="480" w:lineRule="auto"/>
      </w:pPr>
      <w:r>
        <w:rPr>
          <w:b/>
        </w:rPr>
        <w:t>Data Sources</w:t>
      </w:r>
      <w:r w:rsidR="00267597">
        <w:rPr>
          <w:b/>
        </w:rPr>
        <w:t xml:space="preserve">: </w:t>
      </w:r>
      <w:r w:rsidR="005F6033">
        <w:t xml:space="preserve">Electronic </w:t>
      </w:r>
      <w:r w:rsidR="00184B91">
        <w:t xml:space="preserve">databases PubMed, Google Scholar, Web of Science, Cochrane Central Register of Controlled Trials and </w:t>
      </w:r>
      <w:hyperlink r:id="rId8" w:history="1">
        <w:r w:rsidR="00184B91">
          <w:rPr>
            <w:rStyle w:val="Hyperlink0"/>
          </w:rPr>
          <w:t>ClinicalTrials.gov</w:t>
        </w:r>
      </w:hyperlink>
      <w:r w:rsidR="00184B91">
        <w:t xml:space="preserve"> </w:t>
      </w:r>
      <w:r w:rsidR="000949CC">
        <w:t xml:space="preserve">and manual </w:t>
      </w:r>
      <w:r w:rsidR="005F6033">
        <w:t xml:space="preserve">searches of </w:t>
      </w:r>
      <w:r w:rsidR="000949CC">
        <w:t xml:space="preserve">studies </w:t>
      </w:r>
      <w:proofErr w:type="gramStart"/>
      <w:r w:rsidR="005F6033">
        <w:t xml:space="preserve">were </w:t>
      </w:r>
      <w:r w:rsidR="00956146">
        <w:t>conducted</w:t>
      </w:r>
      <w:proofErr w:type="gramEnd"/>
      <w:r w:rsidR="005D1905">
        <w:t xml:space="preserve"> </w:t>
      </w:r>
      <w:r w:rsidR="005F6033">
        <w:t xml:space="preserve">for relevant publications </w:t>
      </w:r>
      <w:r w:rsidR="00004382">
        <w:t xml:space="preserve">up until </w:t>
      </w:r>
      <w:r w:rsidR="000949CC">
        <w:t>February</w:t>
      </w:r>
      <w:r w:rsidR="00004382">
        <w:t xml:space="preserve"> 2016</w:t>
      </w:r>
      <w:r w:rsidR="005F6033">
        <w:t xml:space="preserve">. </w:t>
      </w:r>
    </w:p>
    <w:p w14:paraId="4FB89D65" w14:textId="77777777" w:rsidR="006A5A54" w:rsidRDefault="006A5A54" w:rsidP="002160A9">
      <w:pPr>
        <w:pStyle w:val="Body"/>
        <w:spacing w:line="480" w:lineRule="auto"/>
      </w:pPr>
      <w:r>
        <w:rPr>
          <w:b/>
        </w:rPr>
        <w:t>Study Selection</w:t>
      </w:r>
      <w:r w:rsidR="00267597">
        <w:rPr>
          <w:b/>
        </w:rPr>
        <w:t>:</w:t>
      </w:r>
      <w:r w:rsidR="002B57C9">
        <w:rPr>
          <w:b/>
        </w:rPr>
        <w:t xml:space="preserve"> </w:t>
      </w:r>
      <w:r w:rsidR="005F6033">
        <w:t xml:space="preserve">42 </w:t>
      </w:r>
      <w:r w:rsidR="009C0EEF">
        <w:t xml:space="preserve">studies of </w:t>
      </w:r>
      <w:r w:rsidR="005F6033">
        <w:t>adult</w:t>
      </w:r>
      <w:r w:rsidR="009C0EEF">
        <w:t>s</w:t>
      </w:r>
      <w:r w:rsidR="005F6033">
        <w:t xml:space="preserve"> </w:t>
      </w:r>
      <w:r w:rsidR="00595353">
        <w:t>(</w:t>
      </w:r>
      <w:r w:rsidR="003325B7">
        <w:t xml:space="preserve">n = </w:t>
      </w:r>
      <w:r w:rsidR="005B648A">
        <w:t>3109</w:t>
      </w:r>
      <w:r w:rsidR="003325B7">
        <w:t xml:space="preserve">, </w:t>
      </w:r>
      <w:r w:rsidR="00595353">
        <w:t>age</w:t>
      </w:r>
      <w:r w:rsidR="000949CC">
        <w:t xml:space="preserve"> range</w:t>
      </w:r>
      <w:r w:rsidR="00595353">
        <w:t xml:space="preserve"> </w:t>
      </w:r>
      <w:r w:rsidR="00407D96">
        <w:t xml:space="preserve">18-81 </w:t>
      </w:r>
      <w:r w:rsidR="00595353">
        <w:t>years)</w:t>
      </w:r>
      <w:r w:rsidR="005F6033">
        <w:t xml:space="preserve"> and </w:t>
      </w:r>
      <w:proofErr w:type="gramStart"/>
      <w:r w:rsidR="002B57C9">
        <w:t>8</w:t>
      </w:r>
      <w:proofErr w:type="gramEnd"/>
      <w:r w:rsidR="00445922">
        <w:t xml:space="preserve"> studies</w:t>
      </w:r>
      <w:r w:rsidR="002B57C9">
        <w:t xml:space="preserve"> </w:t>
      </w:r>
      <w:r w:rsidR="00E55B32">
        <w:t>in</w:t>
      </w:r>
      <w:r w:rsidR="009C0EEF">
        <w:t xml:space="preserve"> children </w:t>
      </w:r>
      <w:r w:rsidR="00595353">
        <w:t>(</w:t>
      </w:r>
      <w:r w:rsidR="003325B7">
        <w:t xml:space="preserve">n = </w:t>
      </w:r>
      <w:r w:rsidR="005B648A">
        <w:t>454</w:t>
      </w:r>
      <w:r w:rsidR="003325B7">
        <w:t xml:space="preserve">, </w:t>
      </w:r>
      <w:r w:rsidR="00595353">
        <w:t xml:space="preserve">age </w:t>
      </w:r>
      <w:r w:rsidR="00BC22BA">
        <w:t xml:space="preserve">range </w:t>
      </w:r>
      <w:r w:rsidR="00407D96">
        <w:t xml:space="preserve">3 months-18 </w:t>
      </w:r>
      <w:r w:rsidR="00595353">
        <w:t>years)</w:t>
      </w:r>
      <w:r w:rsidR="005F6033">
        <w:t xml:space="preserve"> met eligibility criteria</w:t>
      </w:r>
      <w:r w:rsidR="005D1905">
        <w:t xml:space="preserve">. </w:t>
      </w:r>
    </w:p>
    <w:p w14:paraId="24482DEE" w14:textId="033C05CD" w:rsidR="006A5A54" w:rsidRPr="006A5A54" w:rsidRDefault="006A5A54" w:rsidP="002160A9">
      <w:pPr>
        <w:pStyle w:val="Body"/>
        <w:spacing w:line="480" w:lineRule="auto"/>
        <w:rPr>
          <w:b/>
        </w:rPr>
      </w:pPr>
      <w:r w:rsidRPr="006A5A54">
        <w:rPr>
          <w:b/>
        </w:rPr>
        <w:t xml:space="preserve">Data Extraction: </w:t>
      </w:r>
      <w:r>
        <w:t xml:space="preserve">Baseline patient characteristics, enrollment time, methodology of cooling, target temperature, duration of hypothermia and rewarming protocols </w:t>
      </w:r>
      <w:proofErr w:type="gramStart"/>
      <w:r w:rsidR="00184B91">
        <w:t>were extracted</w:t>
      </w:r>
      <w:proofErr w:type="gramEnd"/>
      <w:r w:rsidR="00184B91">
        <w:t>.</w:t>
      </w:r>
    </w:p>
    <w:p w14:paraId="2F43174C" w14:textId="7E8AD763" w:rsidR="00ED6835" w:rsidRDefault="006A5A54" w:rsidP="002160A9">
      <w:pPr>
        <w:pStyle w:val="Body"/>
        <w:spacing w:line="480" w:lineRule="auto"/>
      </w:pPr>
      <w:r w:rsidRPr="006A5A54">
        <w:rPr>
          <w:b/>
        </w:rPr>
        <w:t>Data Synthesis:</w:t>
      </w:r>
      <w:r>
        <w:t xml:space="preserve"> </w:t>
      </w:r>
      <w:r w:rsidR="00184B91">
        <w:t xml:space="preserve">Risk Ratios (RR) with 95% confidence intervals (CI) were calculated. </w:t>
      </w:r>
      <w:r w:rsidR="005D1905">
        <w:t>C</w:t>
      </w:r>
      <w:r w:rsidR="00ED6835">
        <w:t xml:space="preserve">ompared with </w:t>
      </w:r>
      <w:r w:rsidR="009C0EEF">
        <w:t xml:space="preserve">adults who were kept </w:t>
      </w:r>
      <w:proofErr w:type="spellStart"/>
      <w:r w:rsidR="00ED6835">
        <w:t>normothermi</w:t>
      </w:r>
      <w:r w:rsidR="009C0EEF">
        <w:t>c</w:t>
      </w:r>
      <w:proofErr w:type="spellEnd"/>
      <w:r w:rsidR="00ED6835">
        <w:t xml:space="preserve">, </w:t>
      </w:r>
      <w:r w:rsidR="009C0EEF">
        <w:t xml:space="preserve">those who underwent </w:t>
      </w:r>
      <w:r w:rsidR="00ED6835">
        <w:t>t</w:t>
      </w:r>
      <w:r w:rsidR="005F6033">
        <w:t xml:space="preserve">herapeutic hypothermia </w:t>
      </w:r>
      <w:r w:rsidR="009C0EEF">
        <w:t xml:space="preserve">were </w:t>
      </w:r>
      <w:r w:rsidR="005F6033">
        <w:t xml:space="preserve">associated with 18% reduction in </w:t>
      </w:r>
      <w:r w:rsidR="009C0EEF">
        <w:t>mortality (</w:t>
      </w:r>
      <w:r w:rsidR="00333B4B">
        <w:t>RR</w:t>
      </w:r>
      <w:r w:rsidR="009C0EEF">
        <w:t xml:space="preserve"> 0.82; 95% CI: 0.70-0.96; P = 0.</w:t>
      </w:r>
      <w:r w:rsidR="005B648A">
        <w:t>01</w:t>
      </w:r>
      <w:r w:rsidR="009C0EEF">
        <w:t xml:space="preserve">) </w:t>
      </w:r>
      <w:r w:rsidR="005F6033">
        <w:t xml:space="preserve">and </w:t>
      </w:r>
      <w:r w:rsidR="00E55B32">
        <w:t xml:space="preserve">a </w:t>
      </w:r>
      <w:r w:rsidR="005F6033">
        <w:t xml:space="preserve">35% improvement in neurological outcome </w:t>
      </w:r>
      <w:r w:rsidR="009C0EEF">
        <w:t>(</w:t>
      </w:r>
      <w:r w:rsidR="00333B4B">
        <w:t>RR</w:t>
      </w:r>
      <w:r w:rsidR="009C0EEF">
        <w:t xml:space="preserve"> 1.35; 95% CI: 1.18-1.54; P </w:t>
      </w:r>
      <w:r w:rsidR="005B648A">
        <w:t>&lt;0.00001</w:t>
      </w:r>
      <w:r w:rsidR="009C0EEF">
        <w:t xml:space="preserve">). </w:t>
      </w:r>
      <w:r w:rsidR="002B57C9">
        <w:t xml:space="preserve">The optimal management strategy </w:t>
      </w:r>
      <w:r w:rsidR="00BC22BA">
        <w:t xml:space="preserve">for adult patients </w:t>
      </w:r>
      <w:r w:rsidR="002B57C9">
        <w:t>included cooling patients to a minimum of 33</w:t>
      </w:r>
      <w:r w:rsidR="002B57C9" w:rsidRPr="005736E1">
        <w:rPr>
          <w:rFonts w:ascii="Times" w:hAnsi="Times" w:cs="American Typewriter"/>
        </w:rPr>
        <w:t>℃</w:t>
      </w:r>
      <w:r w:rsidR="00333B4B">
        <w:t xml:space="preserve"> fo</w:t>
      </w:r>
      <w:r w:rsidR="002B57C9">
        <w:t>r 72 hours, followed by</w:t>
      </w:r>
      <w:r w:rsidR="00BC22BA">
        <w:t xml:space="preserve"> spontaneous, natural</w:t>
      </w:r>
      <w:r w:rsidR="002B57C9">
        <w:t xml:space="preserve"> rewarming. </w:t>
      </w:r>
      <w:r w:rsidR="009C0EEF">
        <w:t>In contrast, adverse outcomes were observed in children who underwent hypothermic treatment</w:t>
      </w:r>
      <w:r w:rsidR="00860B9B">
        <w:t xml:space="preserve"> with a </w:t>
      </w:r>
      <w:r w:rsidR="00004382">
        <w:t xml:space="preserve">66% </w:t>
      </w:r>
      <w:r w:rsidR="005F6033">
        <w:t>increase in</w:t>
      </w:r>
      <w:r w:rsidR="00004382">
        <w:t xml:space="preserve"> mortality </w:t>
      </w:r>
      <w:r w:rsidR="009C0EEF">
        <w:t>(</w:t>
      </w:r>
      <w:r w:rsidR="00FA12E6">
        <w:t>RR</w:t>
      </w:r>
      <w:r w:rsidR="009C0EEF">
        <w:t xml:space="preserve"> 1.66; 95% CI: 1.06-2.59; P = 0.</w:t>
      </w:r>
      <w:r w:rsidR="005B648A">
        <w:t>03</w:t>
      </w:r>
      <w:r w:rsidR="009C0EEF">
        <w:t xml:space="preserve">) </w:t>
      </w:r>
      <w:r w:rsidR="00004382">
        <w:t xml:space="preserve">and </w:t>
      </w:r>
      <w:r w:rsidR="00956146">
        <w:t xml:space="preserve">a marginal </w:t>
      </w:r>
      <w:r w:rsidR="002B57C9">
        <w:t>deterioration</w:t>
      </w:r>
      <w:r w:rsidR="00956146">
        <w:t xml:space="preserve"> of</w:t>
      </w:r>
      <w:r w:rsidR="005F6033">
        <w:t xml:space="preserve"> neurological outcome </w:t>
      </w:r>
      <w:r w:rsidR="009C0EEF">
        <w:t>(</w:t>
      </w:r>
      <w:r w:rsidR="00FA12E6">
        <w:t>RR</w:t>
      </w:r>
      <w:r w:rsidR="009C0EEF">
        <w:t xml:space="preserve"> 0.90; 95% CI 0.80-1.01; P = 0.</w:t>
      </w:r>
      <w:r w:rsidR="002B57C9">
        <w:t>06</w:t>
      </w:r>
      <w:r w:rsidR="009C0EEF">
        <w:t>)</w:t>
      </w:r>
      <w:r w:rsidR="005F6033">
        <w:t xml:space="preserve">. </w:t>
      </w:r>
    </w:p>
    <w:p w14:paraId="71F63301" w14:textId="061F531F" w:rsidR="00B51914" w:rsidRDefault="00ED6835" w:rsidP="002160A9">
      <w:pPr>
        <w:pStyle w:val="Body"/>
        <w:spacing w:line="480" w:lineRule="auto"/>
      </w:pPr>
      <w:r w:rsidRPr="0008023C">
        <w:rPr>
          <w:b/>
        </w:rPr>
        <w:t>Conclusion</w:t>
      </w:r>
      <w:r w:rsidR="00267597">
        <w:rPr>
          <w:b/>
        </w:rPr>
        <w:t xml:space="preserve">s: </w:t>
      </w:r>
      <w:r w:rsidR="00A06271">
        <w:t xml:space="preserve">Therapeutic hypothermia is likely a beneficial treatment following TBI in adults but </w:t>
      </w:r>
      <w:proofErr w:type="gramStart"/>
      <w:r w:rsidR="00A06271">
        <w:t>cannot be recommended</w:t>
      </w:r>
      <w:proofErr w:type="gramEnd"/>
      <w:r w:rsidR="00A06271">
        <w:t xml:space="preserve"> in children.</w:t>
      </w:r>
      <w:r w:rsidR="005F6033">
        <w:rPr>
          <w:rFonts w:ascii="Arial Unicode MS" w:hAnsi="Arial Unicode MS"/>
        </w:rPr>
        <w:br w:type="page"/>
      </w:r>
    </w:p>
    <w:p w14:paraId="67302FA9" w14:textId="357A240D" w:rsidR="00860B9B" w:rsidRDefault="00860B9B" w:rsidP="002160A9">
      <w:pPr>
        <w:pStyle w:val="Body"/>
        <w:spacing w:line="480" w:lineRule="auto"/>
        <w:rPr>
          <w:b/>
        </w:rPr>
      </w:pPr>
      <w:r w:rsidRPr="002212FE">
        <w:rPr>
          <w:b/>
        </w:rPr>
        <w:lastRenderedPageBreak/>
        <w:t>Introduction</w:t>
      </w:r>
    </w:p>
    <w:p w14:paraId="2886B780" w14:textId="77777777" w:rsidR="00EB07A3" w:rsidRPr="00EB07A3" w:rsidRDefault="00EB07A3" w:rsidP="002160A9">
      <w:pPr>
        <w:pStyle w:val="Body"/>
        <w:spacing w:line="480" w:lineRule="auto"/>
        <w:rPr>
          <w:b/>
        </w:rPr>
      </w:pPr>
    </w:p>
    <w:p w14:paraId="065C1383" w14:textId="0C530034" w:rsidR="00717E78" w:rsidRDefault="00751B51" w:rsidP="00717E78">
      <w:pPr>
        <w:pStyle w:val="Body"/>
        <w:spacing w:line="480" w:lineRule="auto"/>
        <w:ind w:firstLine="720"/>
      </w:pPr>
      <w:r>
        <w:t xml:space="preserve">The </w:t>
      </w:r>
      <w:r w:rsidR="005F6033">
        <w:t xml:space="preserve">World Health </w:t>
      </w:r>
      <w:proofErr w:type="spellStart"/>
      <w:r w:rsidR="005F6033">
        <w:t>Organisation</w:t>
      </w:r>
      <w:proofErr w:type="spellEnd"/>
      <w:r w:rsidR="005F6033">
        <w:t xml:space="preserve"> predict</w:t>
      </w:r>
      <w:r w:rsidR="00330E07">
        <w:t>s</w:t>
      </w:r>
      <w:r w:rsidR="005F6033">
        <w:t xml:space="preserve"> that by 2020 </w:t>
      </w:r>
      <w:r>
        <w:t>traumatic brain injury (</w:t>
      </w:r>
      <w:r w:rsidR="005F6033">
        <w:t>TBI</w:t>
      </w:r>
      <w:r>
        <w:t>)</w:t>
      </w:r>
      <w:r w:rsidR="005F6033">
        <w:t xml:space="preserve"> will exceed many diseases as a major</w:t>
      </w:r>
      <w:r w:rsidR="00CA12E9">
        <w:t xml:space="preserve"> cause of death and disability</w:t>
      </w:r>
      <w:r w:rsidR="00F522D9">
        <w:t xml:space="preserve"> </w:t>
      </w:r>
      <w:r w:rsidR="00DA5898">
        <w:fldChar w:fldCharType="begin"/>
      </w:r>
      <w:r w:rsidR="00F522D9">
        <w:instrText xml:space="preserve"> ADDIN EN.CITE &lt;EndNote&gt;&lt;Cite&gt;&lt;Author&gt;Puvanachandra&lt;/Author&gt;&lt;Year&gt;2009&lt;/Year&gt;&lt;RecNum&gt;348&lt;/RecNum&gt;&lt;DisplayText&gt;(1)&lt;/DisplayText&gt;&lt;record&gt;&lt;rec-number&gt;348&lt;/rec-number&gt;&lt;foreign-keys&gt;&lt;key app="EN" db-id="w9x2t5s0b200r4e5f2avvp94swdsrzartss9" timestamp="1453721160"&gt;348&lt;/key&gt;&lt;key app="ENWeb" db-id=""&gt;0&lt;/key&gt;&lt;/foreign-keys&gt;&lt;ref-type name="Journal Article"&gt;17&lt;/ref-type&gt;&lt;contributors&gt;&lt;authors&gt;&lt;author&gt;Puvanachandra, P.&lt;/author&gt;&lt;author&gt;Hyder, A.A.&lt;/author&gt;&lt;/authors&gt;&lt;/contributors&gt;&lt;titles&gt;&lt;title&gt;The burden of traumatic brain injury in Asia: a call for research&lt;/title&gt;&lt;secondary-title&gt;Pak J Neurol Sci&lt;/secondary-title&gt;&lt;/titles&gt;&lt;periodical&gt;&lt;full-title&gt;Pak J Neurol Sci&lt;/full-title&gt;&lt;/periodical&gt;&lt;pages&gt;27-32&lt;/pages&gt;&lt;volume&gt;4&lt;/volume&gt;&lt;number&gt;1&lt;/number&gt;&lt;dates&gt;&lt;year&gt;2009&lt;/year&gt;&lt;/dates&gt;&lt;urls&gt;&lt;/urls&gt;&lt;/record&gt;&lt;/Cite&gt;&lt;/EndNote&gt;</w:instrText>
      </w:r>
      <w:r w:rsidR="00DA5898">
        <w:fldChar w:fldCharType="separate"/>
      </w:r>
      <w:r w:rsidR="00F522D9">
        <w:rPr>
          <w:noProof/>
        </w:rPr>
        <w:t>(1)</w:t>
      </w:r>
      <w:r w:rsidR="00DA5898">
        <w:fldChar w:fldCharType="end"/>
      </w:r>
      <w:r w:rsidR="005F6033">
        <w:t xml:space="preserve"> </w:t>
      </w:r>
      <w:r w:rsidR="00FA12E6">
        <w:t xml:space="preserve">while the </w:t>
      </w:r>
      <w:r w:rsidR="00860B9B">
        <w:t xml:space="preserve">US </w:t>
      </w:r>
      <w:r w:rsidR="005F6033">
        <w:t>Centers for Disease Control and Prevention estimates that 1.7 million Americans sustain a TBI every year, of which an estimated 52,000 die</w:t>
      </w:r>
      <w:r w:rsidR="00F522D9">
        <w:t xml:space="preserve"> </w:t>
      </w:r>
      <w:r w:rsidR="00DA5898">
        <w:fldChar w:fldCharType="begin"/>
      </w:r>
      <w:r w:rsidR="00F522D9">
        <w:instrText xml:space="preserve"> ADDIN EN.CITE &lt;EndNote&gt;&lt;Cite&gt;&lt;Author&gt;Faul&lt;/Author&gt;&lt;Year&gt;2010&lt;/Year&gt;&lt;RecNum&gt;307&lt;/RecNum&gt;&lt;DisplayText&gt;(2)&lt;/DisplayText&gt;&lt;record&gt;&lt;rec-number&gt;307&lt;/rec-number&gt;&lt;foreign-keys&gt;&lt;key app="EN" db-id="w9x2t5s0b200r4e5f2avvp94swdsrzartss9" timestamp="1451919092"&gt;307&lt;/key&gt;&lt;/foreign-keys&gt;&lt;ref-type name="Web Page"&gt;12&lt;/ref-type&gt;&lt;contributors&gt;&lt;authors&gt;&lt;author&gt;Faul, M.&lt;/author&gt;&lt;author&gt;Xu, L.&lt;/author&gt;&lt;author&gt;Wald, M. M.&lt;/author&gt;&lt;author&gt;Coronado, V. G.&lt;/author&gt;&lt;/authors&gt;&lt;/contributors&gt;&lt;titles&gt;&lt;title&gt;Traumatic brain injury in the United States: emergency department visits, hospitalizations and deaths 2002–2006.&lt;/title&gt;&lt;/titles&gt;&lt;volume&gt;2016&lt;/volume&gt;&lt;number&gt;4th January&lt;/number&gt;&lt;dates&gt;&lt;year&gt;2010&lt;/year&gt;&lt;/dates&gt;&lt;urls&gt;&lt;related-urls&gt;&lt;url&gt;http://www.cdc.gov/traumaticbraininjury/pdf/blue_book.pdf&lt;/url&gt;&lt;/related-urls&gt;&lt;/urls&gt;&lt;/record&gt;&lt;/Cite&gt;&lt;/EndNote&gt;</w:instrText>
      </w:r>
      <w:r w:rsidR="00DA5898">
        <w:fldChar w:fldCharType="separate"/>
      </w:r>
      <w:r w:rsidR="00F522D9">
        <w:rPr>
          <w:noProof/>
        </w:rPr>
        <w:t>(2)</w:t>
      </w:r>
      <w:r w:rsidR="00DA5898">
        <w:fldChar w:fldCharType="end"/>
      </w:r>
      <w:r w:rsidR="00F522D9">
        <w:t>.</w:t>
      </w:r>
      <w:r w:rsidR="005F6033">
        <w:t xml:space="preserve"> </w:t>
      </w:r>
      <w:proofErr w:type="gramStart"/>
      <w:r w:rsidR="005F6033">
        <w:t>European incidence is approximately 235 per 100,000 people with an average m</w:t>
      </w:r>
      <w:r w:rsidR="00CA12E9">
        <w:t>ortality rate of 15 per 100,000</w:t>
      </w:r>
      <w:r w:rsidR="00F522D9">
        <w:rPr>
          <w:lang w:val="it-IT"/>
        </w:rPr>
        <w:t xml:space="preserve"> </w:t>
      </w:r>
      <w:proofErr w:type="gramEnd"/>
      <w:r w:rsidR="00DA5898">
        <w:rPr>
          <w:lang w:val="it-IT"/>
        </w:rPr>
        <w:fldChar w:fldCharType="begin"/>
      </w:r>
      <w:r w:rsidR="00F522D9">
        <w:rPr>
          <w:lang w:val="it-IT"/>
        </w:rPr>
        <w:instrText xml:space="preserve"> ADDIN EN.CITE &lt;EndNote&gt;&lt;Cite&gt;&lt;Author&gt;Tagliaferri&lt;/Author&gt;&lt;Year&gt;2006&lt;/Year&gt;&lt;RecNum&gt;306&lt;/RecNum&gt;&lt;DisplayText&gt;(3)&lt;/DisplayText&gt;&lt;record&gt;&lt;rec-number&gt;306&lt;/rec-number&gt;&lt;foreign-keys&gt;&lt;key app="EN" db-id="w9x2t5s0b200r4e5f2avvp94swdsrzartss9" timestamp="1451918936"&gt;306&lt;/key&gt;&lt;key app="ENWeb" db-id=""&gt;0&lt;/key&gt;&lt;/foreign-keys&gt;&lt;ref-type name="Journal Article"&gt;17&lt;/ref-type&gt;&lt;contributors&gt;&lt;authors&gt;&lt;author&gt;Tagliaferri, F.&lt;/author&gt;&lt;author&gt;Compagnone, C.&lt;/author&gt;&lt;author&gt;Korsic, M.&lt;/author&gt;&lt;author&gt;Servadei, F.&lt;/author&gt;&lt;author&gt;Kraus, J.&lt;/author&gt;&lt;/authors&gt;&lt;/contributors&gt;&lt;auth-address&gt;Who Neurotrauma Collaborating Centre, M. Bufalini Hospital, Cesena, Italy.&lt;/auth-address&gt;&lt;titles&gt;&lt;title&gt;A systematic review of brain injury epidemiology in Europe&lt;/title&gt;&lt;secondary-title&gt;Acta Neurochir (Wien)&lt;/secondary-title&gt;&lt;/titles&gt;&lt;periodical&gt;&lt;full-title&gt;Acta Neurochir (Wien)&lt;/full-title&gt;&lt;/periodical&gt;&lt;pages&gt;255-68; discussion 268&lt;/pages&gt;&lt;volume&gt;148&lt;/volume&gt;&lt;number&gt;3&lt;/number&gt;&lt;keywords&gt;&lt;keyword&gt;Brain Injuries/*epidemiology/mortality&lt;/keyword&gt;&lt;keyword&gt;Disability Evaluation&lt;/keyword&gt;&lt;keyword&gt;Europe/epidemiology&lt;/keyword&gt;&lt;keyword&gt;Female&lt;/keyword&gt;&lt;keyword&gt;Hospitalization/statistics &amp;amp; numerical data&lt;/keyword&gt;&lt;keyword&gt;Humans&lt;/keyword&gt;&lt;keyword&gt;Incidence&lt;/keyword&gt;&lt;keyword&gt;Internationality&lt;/keyword&gt;&lt;keyword&gt;Male&lt;/keyword&gt;&lt;keyword&gt;Mortality/trends&lt;/keyword&gt;&lt;keyword&gt;Prevalence&lt;/keyword&gt;&lt;keyword&gt;Sex Distribution&lt;/keyword&gt;&lt;/keywords&gt;&lt;dates&gt;&lt;year&gt;2006&lt;/year&gt;&lt;pub-dates&gt;&lt;date&gt;Mar&lt;/date&gt;&lt;/pub-dates&gt;&lt;/dates&gt;&lt;isbn&gt;0001-6268 (Print)&amp;#xD;0001-6268 (Linking)&lt;/isbn&gt;&lt;accession-num&gt;16311842&lt;/accession-num&gt;&lt;urls&gt;&lt;related-urls&gt;&lt;url&gt;http://www.ncbi.nlm.nih.gov/pubmed/16311842&lt;/url&gt;&lt;/related-urls&gt;&lt;/urls&gt;&lt;electronic-resource-num&gt;10.1007/s00701-005-0651-y&lt;/electronic-resource-num&gt;&lt;/record&gt;&lt;/Cite&gt;&lt;/EndNote&gt;</w:instrText>
      </w:r>
      <w:r w:rsidR="00DA5898">
        <w:rPr>
          <w:lang w:val="it-IT"/>
        </w:rPr>
        <w:fldChar w:fldCharType="separate"/>
      </w:r>
      <w:r w:rsidR="00F522D9">
        <w:rPr>
          <w:noProof/>
          <w:lang w:val="it-IT"/>
        </w:rPr>
        <w:t>(3)</w:t>
      </w:r>
      <w:r w:rsidR="00DA5898">
        <w:rPr>
          <w:lang w:val="it-IT"/>
        </w:rPr>
        <w:fldChar w:fldCharType="end"/>
      </w:r>
      <w:proofErr w:type="gramStart"/>
      <w:r w:rsidR="00F522D9">
        <w:rPr>
          <w:lang w:val="it-IT"/>
        </w:rPr>
        <w:t>.</w:t>
      </w:r>
      <w:r w:rsidR="00717E78">
        <w:t xml:space="preserve">Epidemiology data for the prevalence of TBI within Asian populations is lacking </w:t>
      </w:r>
      <w:proofErr w:type="gramEnd"/>
      <w:r w:rsidR="00717E78">
        <w:fldChar w:fldCharType="begin"/>
      </w:r>
      <w:r w:rsidR="00717E78">
        <w:instrText xml:space="preserve"> ADDIN EN.CITE &lt;EndNote&gt;&lt;Cite&gt;&lt;Author&gt;Puvanachandra&lt;/Author&gt;&lt;Year&gt;2009&lt;/Year&gt;&lt;RecNum&gt;348&lt;/RecNum&gt;&lt;DisplayText&gt;(1)&lt;/DisplayText&gt;&lt;record&gt;&lt;rec-number&gt;348&lt;/rec-number&gt;&lt;foreign-keys&gt;&lt;key app="EN" db-id="w9x2t5s0b200r4e5f2avvp94swdsrzartss9" timestamp="1453721160"&gt;348&lt;/key&gt;&lt;key app="ENWeb" db-id=""&gt;0&lt;/key&gt;&lt;/foreign-keys&gt;&lt;ref-type name="Journal Article"&gt;17&lt;/ref-type&gt;&lt;contributors&gt;&lt;authors&gt;&lt;author&gt;Puvanachandra, P.&lt;/author&gt;&lt;author&gt;Hyder, A.A.&lt;/author&gt;&lt;/authors&gt;&lt;/contributors&gt;&lt;titles&gt;&lt;title&gt;The burden of traumatic brain injury in Asia: a call for research&lt;/title&gt;&lt;secondary-title&gt;Pak J Neurol Sci&lt;/secondary-title&gt;&lt;/titles&gt;&lt;periodical&gt;&lt;full-title&gt;Pak J Neurol Sci&lt;/full-title&gt;&lt;/periodical&gt;&lt;pages&gt;27-32&lt;/pages&gt;&lt;volume&gt;4&lt;/volume&gt;&lt;number&gt;1&lt;/number&gt;&lt;dates&gt;&lt;year&gt;2009&lt;/year&gt;&lt;/dates&gt;&lt;urls&gt;&lt;/urls&gt;&lt;/record&gt;&lt;/Cite&gt;&lt;/EndNote&gt;</w:instrText>
      </w:r>
      <w:r w:rsidR="00717E78">
        <w:fldChar w:fldCharType="separate"/>
      </w:r>
      <w:r w:rsidR="00717E78">
        <w:rPr>
          <w:noProof/>
        </w:rPr>
        <w:t>(1)</w:t>
      </w:r>
      <w:r w:rsidR="00717E78">
        <w:fldChar w:fldCharType="end"/>
      </w:r>
      <w:proofErr w:type="gramStart"/>
      <w:r w:rsidR="00717E78">
        <w:t xml:space="preserve">, but estimates from India suggest that annually approximately 1.6 million individuals will sustain a TBI </w:t>
      </w:r>
      <w:proofErr w:type="gramEnd"/>
      <w:r w:rsidR="00717E78">
        <w:fldChar w:fldCharType="begin"/>
      </w:r>
      <w:r w:rsidR="00717E78">
        <w:instrText xml:space="preserve"> ADDIN EN.CITE &lt;EndNote&gt;&lt;Cite&gt;&lt;Author&gt;Gururaj&lt;/Author&gt;&lt;Year&gt;2002&lt;/Year&gt;&lt;RecNum&gt;347&lt;/RecNum&gt;&lt;DisplayText&gt;(4)&lt;/DisplayText&gt;&lt;record&gt;&lt;rec-number&gt;347&lt;/rec-number&gt;&lt;foreign-keys&gt;&lt;key app="EN" db-id="w9x2t5s0b200r4e5f2avvp94swdsrzartss9" timestamp="1453720427"&gt;347&lt;/key&gt;&lt;/foreign-keys&gt;&lt;ref-type name="Journal Article"&gt;17&lt;/ref-type&gt;&lt;contributors&gt;&lt;authors&gt;&lt;author&gt;Gururaj, G.&lt;/author&gt;&lt;/authors&gt;&lt;/contributors&gt;&lt;titles&gt;&lt;title&gt;Epidemiology of traumatic brain injuries: Indian scenario&lt;/title&gt;&lt;secondary-title&gt;Neurol Res&lt;/secondary-title&gt;&lt;/titles&gt;&lt;periodical&gt;&lt;full-title&gt;Neurol Res&lt;/full-title&gt;&lt;/periodical&gt;&lt;pages&gt;24-28&lt;/pages&gt;&lt;volume&gt;24&lt;/volume&gt;&lt;number&gt;1&lt;/number&gt;&lt;dates&gt;&lt;year&gt;2002&lt;/year&gt;&lt;/dates&gt;&lt;urls&gt;&lt;/urls&gt;&lt;/record&gt;&lt;/Cite&gt;&lt;/EndNote&gt;</w:instrText>
      </w:r>
      <w:r w:rsidR="00717E78">
        <w:fldChar w:fldCharType="separate"/>
      </w:r>
      <w:r w:rsidR="00717E78">
        <w:rPr>
          <w:noProof/>
        </w:rPr>
        <w:t>(4)</w:t>
      </w:r>
      <w:r w:rsidR="00717E78">
        <w:fldChar w:fldCharType="end"/>
      </w:r>
      <w:proofErr w:type="gramStart"/>
      <w:r w:rsidR="00717E78">
        <w:t xml:space="preserve">, while TBI is the leading cause of traumatic injury in China with approximately 10% of patients succumbing to death </w:t>
      </w:r>
      <w:proofErr w:type="gramEnd"/>
      <w:r w:rsidR="00717E78">
        <w:fldChar w:fldCharType="begin"/>
      </w:r>
      <w:r w:rsidR="00717E78">
        <w:instrText xml:space="preserve"> ADDIN EN.CITE &lt;EndNote&gt;&lt;Cite&gt;&lt;Author&gt;Wu&lt;/Author&gt;&lt;Year&gt;2008&lt;/Year&gt;&lt;RecNum&gt;346&lt;/RecNum&gt;&lt;DisplayText&gt;(5)&lt;/DisplayText&gt;&lt;record&gt;&lt;rec-number&gt;346&lt;/rec-number&gt;&lt;foreign-keys&gt;&lt;key app="EN" db-id="w9x2t5s0b200r4e5f2avvp94swdsrzartss9" timestamp="1453720365"&gt;346&lt;/key&gt;&lt;/foreign-keys&gt;&lt;ref-type name="Journal Article"&gt;17&lt;/ref-type&gt;&lt;contributors&gt;&lt;authors&gt;&lt;author&gt;Wu, X.&lt;/author&gt;&lt;author&gt;Hu, J.&lt;/author&gt;&lt;author&gt;Zhou, L.&lt;/author&gt;&lt;author&gt;Fu, C.&lt;/author&gt;&lt;author&gt;Hui, G.&lt;/author&gt;&lt;author&gt;Wang, Y.&lt;/author&gt;&lt;author&gt;Yang, W.&lt;/author&gt;&lt;author&gt;Teng, L.&lt;/author&gt;&lt;author&gt;Lu, S.&lt;/author&gt;&lt;author&gt;Xu, G.&lt;/author&gt;&lt;/authors&gt;&lt;/contributors&gt;&lt;titles&gt;&lt;title&gt;Epidemiology of traumatic brain injury in eastern China, 2004: a prospective large case study&lt;/title&gt;&lt;secondary-title&gt;J Trauma&lt;/secondary-title&gt;&lt;/titles&gt;&lt;periodical&gt;&lt;full-title&gt;J Trauma&lt;/full-title&gt;&lt;/periodical&gt;&lt;pages&gt;1313-1319&lt;/pages&gt;&lt;volume&gt;64&lt;/volume&gt;&lt;number&gt;5&lt;/number&gt;&lt;dates&gt;&lt;year&gt;2008&lt;/year&gt;&lt;/dates&gt;&lt;urls&gt;&lt;/urls&gt;&lt;/record&gt;&lt;/Cite&gt;&lt;/EndNote&gt;</w:instrText>
      </w:r>
      <w:r w:rsidR="00717E78">
        <w:fldChar w:fldCharType="separate"/>
      </w:r>
      <w:r w:rsidR="00717E78">
        <w:rPr>
          <w:noProof/>
        </w:rPr>
        <w:t>(5)</w:t>
      </w:r>
      <w:r w:rsidR="00717E78">
        <w:fldChar w:fldCharType="end"/>
      </w:r>
      <w:proofErr w:type="gramStart"/>
      <w:r w:rsidR="00717E78">
        <w:t>.</w:t>
      </w:r>
      <w:proofErr w:type="gramEnd"/>
      <w:r w:rsidR="00717E78">
        <w:t xml:space="preserve"> </w:t>
      </w:r>
    </w:p>
    <w:p w14:paraId="6F8F8190" w14:textId="7B240B13" w:rsidR="00751B51" w:rsidRDefault="00751B51" w:rsidP="00717E78">
      <w:pPr>
        <w:pStyle w:val="Body"/>
        <w:spacing w:line="480" w:lineRule="auto"/>
        <w:ind w:firstLine="720"/>
      </w:pPr>
      <w:r>
        <w:t>It is estimated that 5.3 million people in the USA</w:t>
      </w:r>
      <w:r w:rsidR="00F522D9">
        <w:t xml:space="preserve"> </w:t>
      </w:r>
      <w:r>
        <w:fldChar w:fldCharType="begin"/>
      </w:r>
      <w:r w:rsidR="00717E78">
        <w:instrText xml:space="preserve"> ADDIN EN.CITE &lt;EndNote&gt;&lt;Cite&gt;&lt;Author&gt;Frieden&lt;/Author&gt;&lt;Year&gt;2015&lt;/Year&gt;&lt;RecNum&gt;345&lt;/RecNum&gt;&lt;DisplayText&gt;(6)&lt;/DisplayText&gt;&lt;record&gt;&lt;rec-number&gt;345&lt;/rec-number&gt;&lt;foreign-keys&gt;&lt;key app="EN" db-id="w9x2t5s0b200r4e5f2avvp94swdsrzartss9" timestamp="1453717551"&gt;345&lt;/key&gt;&lt;key app="ENWeb" db-id=""&gt;0&lt;/key&gt;&lt;/foreign-keys&gt;&lt;ref-type name="Web Page"&gt;12&lt;/ref-type&gt;&lt;contributors&gt;&lt;authors&gt;&lt;author&gt;Frieden, T.R.&lt;/author&gt;&lt;author&gt;Houry, D.&lt;/author&gt;&lt;author&gt;Baldwin, G.&lt;/author&gt;&lt;/authors&gt;&lt;/contributors&gt;&lt;titles&gt;&lt;title&gt;Report to congress on traumatic brain injury in the United States: epidemiology and rehabilitation&lt;/title&gt;&lt;/titles&gt;&lt;volume&gt;2016&lt;/volume&gt;&lt;number&gt;25th January&lt;/number&gt;&lt;dates&gt;&lt;year&gt;2015&lt;/year&gt;&lt;/dates&gt;&lt;urls&gt;&lt;related-urls&gt;&lt;url&gt;http://www.cdc.gov/traumaticbraininjury/pdf/TBI_Report_to_Congress_Epi_and_Rehab-a.pdf&lt;/url&gt;&lt;/related-urls&gt;&lt;/urls&gt;&lt;/record&gt;&lt;/Cite&gt;&lt;/EndNote&gt;</w:instrText>
      </w:r>
      <w:r>
        <w:fldChar w:fldCharType="separate"/>
      </w:r>
      <w:r w:rsidR="00717E78">
        <w:rPr>
          <w:noProof/>
        </w:rPr>
        <w:t>(6)</w:t>
      </w:r>
      <w:r>
        <w:fldChar w:fldCharType="end"/>
      </w:r>
      <w:r>
        <w:t xml:space="preserve"> and 7.7 million people in the European Union</w:t>
      </w:r>
      <w:r w:rsidR="00F522D9">
        <w:t xml:space="preserve"> </w:t>
      </w:r>
      <w:r w:rsidR="00F522D9">
        <w:fldChar w:fldCharType="begin"/>
      </w:r>
      <w:r w:rsidR="00717E78">
        <w:instrText xml:space="preserve"> ADDIN EN.CITE &lt;EndNote&gt;&lt;Cite&gt;&lt;Author&gt;Roozenbeek&lt;/Author&gt;&lt;Year&gt;2013&lt;/Year&gt;&lt;RecNum&gt;349&lt;/RecNum&gt;&lt;DisplayText&gt;(7)&lt;/DisplayText&gt;&lt;record&gt;&lt;rec-number&gt;349&lt;/rec-number&gt;&lt;foreign-keys&gt;&lt;key app="EN" db-id="w9x2t5s0b200r4e5f2avvp94swdsrzartss9" timestamp="1453721373"&gt;349&lt;/key&gt;&lt;key app="ENWeb" db-id=""&gt;0&lt;/key&gt;&lt;/foreign-keys&gt;&lt;ref-type name="Journal Article"&gt;17&lt;/ref-type&gt;&lt;contributors&gt;&lt;authors&gt;&lt;author&gt;Roozenbeek, B.&lt;/author&gt;&lt;author&gt;Maas, A. I.&lt;/author&gt;&lt;author&gt;Menon, D. K.&lt;/author&gt;&lt;/authors&gt;&lt;/contributors&gt;&lt;auth-address&gt;Department of Neurology, Erasmus MC, Rotterdam, PO Box 2040, 3000 CA, Rotterdam, The Netherlands.&lt;/auth-address&gt;&lt;titles&gt;&lt;title&gt;Changing patterns in the epidemiology of traumatic brain injury&lt;/title&gt;&lt;secondary-title&gt;Nat Rev Neurol&lt;/secondary-title&gt;&lt;/titles&gt;&lt;periodical&gt;&lt;full-title&gt;Nat Rev Neurol&lt;/full-title&gt;&lt;/periodical&gt;&lt;pages&gt;231-6&lt;/pages&gt;&lt;volume&gt;9&lt;/volume&gt;&lt;number&gt;4&lt;/number&gt;&lt;keywords&gt;&lt;keyword&gt;Accidents, Traffic/mortality/statistics &amp;amp; numerical data&lt;/keyword&gt;&lt;keyword&gt;Brain Injuries/*diagnosis/*epidemiology/etiology/mortality&lt;/keyword&gt;&lt;keyword&gt;Global Health&lt;/keyword&gt;&lt;keyword&gt;Humans&lt;/keyword&gt;&lt;keyword&gt;Incidence&lt;/keyword&gt;&lt;/keywords&gt;&lt;dates&gt;&lt;year&gt;2013&lt;/year&gt;&lt;pub-dates&gt;&lt;date&gt;Apr&lt;/date&gt;&lt;/pub-dates&gt;&lt;/dates&gt;&lt;isbn&gt;1759-4766 (Electronic)&amp;#xD;1759-4758 (Linking)&lt;/isbn&gt;&lt;accession-num&gt;23443846&lt;/accession-num&gt;&lt;urls&gt;&lt;related-urls&gt;&lt;url&gt;http://www.ncbi.nlm.nih.gov/pubmed/23443846&lt;/url&gt;&lt;/related-urls&gt;&lt;/urls&gt;&lt;electronic-resource-num&gt;10.1038/nrneurol.2013.22&lt;/electronic-resource-num&gt;&lt;/record&gt;&lt;/Cite&gt;&lt;/EndNote&gt;</w:instrText>
      </w:r>
      <w:r w:rsidR="00F522D9">
        <w:fldChar w:fldCharType="separate"/>
      </w:r>
      <w:r w:rsidR="00717E78">
        <w:rPr>
          <w:noProof/>
        </w:rPr>
        <w:t>(7)</w:t>
      </w:r>
      <w:r w:rsidR="00F522D9">
        <w:fldChar w:fldCharType="end"/>
      </w:r>
      <w:r>
        <w:t xml:space="preserve"> are living with a TBI-related disability</w:t>
      </w:r>
      <w:r w:rsidR="00F522D9">
        <w:t>.</w:t>
      </w:r>
      <w:r>
        <w:t xml:space="preserve"> </w:t>
      </w:r>
      <w:r w:rsidR="00717E78">
        <w:t xml:space="preserve">These disabled survivors are often unable to return to employment or school, with </w:t>
      </w:r>
      <w:r w:rsidR="00DE6B60">
        <w:t xml:space="preserve">one study finding 50% of severely injured patients and 20% of patients with mild injuries failing to return to work one year post TBI </w:t>
      </w:r>
      <w:r w:rsidR="00DE6B60">
        <w:fldChar w:fldCharType="begin"/>
      </w:r>
      <w:r w:rsidR="00DE6B60">
        <w:instrText xml:space="preserve"> ADDIN EN.CITE &lt;EndNote&gt;&lt;Cite&gt;&lt;Author&gt;Whiteneck&lt;/Author&gt;&lt;Year&gt;2001&lt;/Year&gt;&lt;RecNum&gt;717&lt;/RecNum&gt;&lt;DisplayText&gt;(8)&lt;/DisplayText&gt;&lt;record&gt;&lt;rec-number&gt;717&lt;/rec-number&gt;&lt;foreign-keys&gt;&lt;key app="EN" db-id="w9x2t5s0b200r4e5f2avvp94swdsrzartss9" timestamp="1468241202"&gt;717&lt;/key&gt;&lt;/foreign-keys&gt;&lt;ref-type name="Book"&gt;6&lt;/ref-type&gt;&lt;contributors&gt;&lt;authors&gt;&lt;author&gt;Whiteneck, G.&lt;/author&gt;&lt;author&gt;Mellick, D.&lt;/author&gt;&lt;author&gt;Brooks, C.&lt;/author&gt;&lt;author&gt;Harrison-Felix, C.&lt;/author&gt;&lt;author&gt;Noble, K.&lt;/author&gt;&lt;author&gt;Sendroy-Terrill, M.&lt;/author&gt;&lt;/authors&gt;&lt;/contributors&gt;&lt;titles&gt;&lt;title&gt;Colorado traumatic brain injury and follow up system data book.&lt;/title&gt;&lt;/titles&gt;&lt;dates&gt;&lt;year&gt;2001&lt;/year&gt;&lt;/dates&gt;&lt;pub-location&gt;Englewood, Colorado: Craig Hospital&lt;/pub-location&gt;&lt;urls&gt;&lt;/urls&gt;&lt;/record&gt;&lt;/Cite&gt;&lt;/EndNote&gt;</w:instrText>
      </w:r>
      <w:r w:rsidR="00DE6B60">
        <w:fldChar w:fldCharType="separate"/>
      </w:r>
      <w:r w:rsidR="00DE6B60">
        <w:rPr>
          <w:noProof/>
        </w:rPr>
        <w:t>(8)</w:t>
      </w:r>
      <w:r w:rsidR="00DE6B60">
        <w:fldChar w:fldCharType="end"/>
      </w:r>
      <w:r w:rsidR="00DE6B60">
        <w:t xml:space="preserve">. </w:t>
      </w:r>
      <w:r>
        <w:t xml:space="preserve">Studies from USA have estimated that $56.3 billion of expenditures occurs annually as a result of TBI from lost earnings of the patients and their </w:t>
      </w:r>
      <w:proofErr w:type="spellStart"/>
      <w:r>
        <w:t>carers</w:t>
      </w:r>
      <w:proofErr w:type="spellEnd"/>
      <w:r w:rsidR="00F522D9">
        <w:t xml:space="preserve"> </w:t>
      </w:r>
      <w:r>
        <w:fldChar w:fldCharType="begin"/>
      </w:r>
      <w:r w:rsidR="00F522D9">
        <w:instrText xml:space="preserve"> ADDIN EN.CITE &lt;EndNote&gt;&lt;Cite&gt;&lt;Author&gt;Puvanachandra&lt;/Author&gt;&lt;Year&gt;2009&lt;/Year&gt;&lt;RecNum&gt;348&lt;/RecNum&gt;&lt;DisplayText&gt;(1)&lt;/DisplayText&gt;&lt;record&gt;&lt;rec-number&gt;348&lt;/rec-number&gt;&lt;foreign-keys&gt;&lt;key app="EN" db-id="w9x2t5s0b200r4e5f2avvp94swdsrzartss9" timestamp="1453721160"&gt;348&lt;/key&gt;&lt;key app="ENWeb" db-id=""&gt;0&lt;/key&gt;&lt;/foreign-keys&gt;&lt;ref-type name="Journal Article"&gt;17&lt;/ref-type&gt;&lt;contributors&gt;&lt;authors&gt;&lt;author&gt;Puvanachandra, P.&lt;/author&gt;&lt;author&gt;Hyder, A.A.&lt;/author&gt;&lt;/authors&gt;&lt;/contributors&gt;&lt;titles&gt;&lt;title&gt;The burden of traumatic brain injury in Asia: a call for research&lt;/title&gt;&lt;secondary-title&gt;Pak J Neurol Sci&lt;/secondary-title&gt;&lt;/titles&gt;&lt;periodical&gt;&lt;full-title&gt;Pak J Neurol Sci&lt;/full-title&gt;&lt;/periodical&gt;&lt;pages&gt;27-32&lt;/pages&gt;&lt;volume&gt;4&lt;/volume&gt;&lt;number&gt;1&lt;/number&gt;&lt;dates&gt;&lt;year&gt;2009&lt;/year&gt;&lt;/dates&gt;&lt;urls&gt;&lt;/urls&gt;&lt;/record&gt;&lt;/Cite&gt;&lt;/EndNote&gt;</w:instrText>
      </w:r>
      <w:r>
        <w:fldChar w:fldCharType="separate"/>
      </w:r>
      <w:r w:rsidR="00F522D9">
        <w:rPr>
          <w:noProof/>
        </w:rPr>
        <w:t>(1)</w:t>
      </w:r>
      <w:r>
        <w:fldChar w:fldCharType="end"/>
      </w:r>
      <w:r w:rsidR="00F522D9">
        <w:t>.</w:t>
      </w:r>
      <w:r>
        <w:t xml:space="preserve"> </w:t>
      </w:r>
    </w:p>
    <w:p w14:paraId="115F2C9E" w14:textId="2B445F73" w:rsidR="005B648A" w:rsidRDefault="005F6033" w:rsidP="00EB07A3">
      <w:pPr>
        <w:pStyle w:val="Body"/>
        <w:spacing w:line="480" w:lineRule="auto"/>
        <w:ind w:firstLine="720"/>
      </w:pPr>
      <w:r>
        <w:t xml:space="preserve">Therapeutic hypothermia, </w:t>
      </w:r>
      <w:r w:rsidR="0025328E">
        <w:t xml:space="preserve">a procedure in which </w:t>
      </w:r>
      <w:r>
        <w:t>the purposeful</w:t>
      </w:r>
      <w:r w:rsidR="001C5C1F">
        <w:t xml:space="preserve"> and</w:t>
      </w:r>
      <w:r>
        <w:t xml:space="preserve"> controlled lowering of body temperature</w:t>
      </w:r>
      <w:r w:rsidR="0025328E">
        <w:t xml:space="preserve"> is performed</w:t>
      </w:r>
      <w:r>
        <w:t xml:space="preserve">, acts as a </w:t>
      </w:r>
      <w:proofErr w:type="spellStart"/>
      <w:r>
        <w:t>neuroprotectant</w:t>
      </w:r>
      <w:proofErr w:type="spellEnd"/>
      <w:r>
        <w:t xml:space="preserve"> to </w:t>
      </w:r>
      <w:proofErr w:type="spellStart"/>
      <w:r>
        <w:t>minimise</w:t>
      </w:r>
      <w:proofErr w:type="spellEnd"/>
      <w:r>
        <w:t xml:space="preserve"> neuronal loss or damage</w:t>
      </w:r>
      <w:r w:rsidR="0025328E">
        <w:t xml:space="preserve">, with </w:t>
      </w:r>
      <w:r w:rsidR="001C16F9">
        <w:t xml:space="preserve">an </w:t>
      </w:r>
      <w:r w:rsidR="0025328E">
        <w:t>aim</w:t>
      </w:r>
      <w:r w:rsidR="00CA12E9">
        <w:t xml:space="preserve"> to improve patient outcome</w:t>
      </w:r>
      <w:r w:rsidR="00F522D9">
        <w:t xml:space="preserve"> </w:t>
      </w:r>
      <w:r w:rsidR="00DA5898">
        <w:fldChar w:fldCharType="begin"/>
      </w:r>
      <w:r w:rsidR="00DE6B60">
        <w:instrText xml:space="preserve"> ADDIN EN.CITE &lt;EndNote&gt;&lt;Cite&gt;&lt;Author&gt;Bergman&lt;/Author&gt;&lt;Year&gt;2015&lt;/Year&gt;&lt;RecNum&gt;93&lt;/RecNum&gt;&lt;DisplayText&gt;(9)&lt;/DisplayText&gt;&lt;record&gt;&lt;rec-number&gt;93&lt;/rec-number&gt;&lt;foreign-keys&gt;&lt;key app="EN" db-id="w9x2t5s0b200r4e5f2avvp94swdsrzartss9" timestamp="1444061880"&gt;93&lt;/key&gt;&lt;key app="ENWeb" db-id=""&gt;0&lt;/key&gt;&lt;/foreign-keys&gt;&lt;ref-type name="Journal Article"&gt;17&lt;/ref-type&gt;&lt;contributors&gt;&lt;authors&gt;&lt;author&gt;Bergman, K. S.&lt;/author&gt;&lt;author&gt;Beekmans, V.&lt;/author&gt;&lt;author&gt;Stromswold, J.&lt;/author&gt;&lt;/authors&gt;&lt;/contributors&gt;&lt;auth-address&gt;Western Michigan University/Bronson Methodist Hospital, 601 John Street, Box 88, Kalamazoo, MI 49008, USA. Electronic address: bergmank@bronsonhg.org.&amp;#xD;Neuro Critical Care, Bronson Methodist Hospital, 601 John Street, Box 88, Kalamazoo, MI 49007, USA.&lt;/auth-address&gt;&lt;titles&gt;&lt;title&gt;Considerations for neuroprotection in the traumatic brain injury population&lt;/title&gt;&lt;secondary-title&gt;Crit Care Nurs Clin North Am&lt;/secondary-title&gt;&lt;/titles&gt;&lt;periodical&gt;&lt;full-title&gt;Crit Care Nurs Clin North Am&lt;/full-title&gt;&lt;/periodical&gt;&lt;pages&gt;225-33&lt;/pages&gt;&lt;volume&gt;27&lt;/volume&gt;&lt;number&gt;2&lt;/number&gt;&lt;dates&gt;&lt;year&gt;2015&lt;/year&gt;&lt;pub-dates&gt;&lt;date&gt;Jun&lt;/date&gt;&lt;/pub-dates&gt;&lt;/dates&gt;&lt;isbn&gt;1558-3481 (Electronic)&amp;#xD;0899-5885 (Linking)&lt;/isbn&gt;&lt;accession-num&gt;25981725&lt;/accession-num&gt;&lt;urls&gt;&lt;related-urls&gt;&lt;url&gt;http://www.ncbi.nlm.nih.gov/pubmed/25981725&lt;/url&gt;&lt;/related-urls&gt;&lt;/urls&gt;&lt;electronic-resource-num&gt;10.1016/j.cnc.2015.02.009&lt;/electronic-resource-num&gt;&lt;/record&gt;&lt;/Cite&gt;&lt;/EndNote&gt;</w:instrText>
      </w:r>
      <w:r w:rsidR="00DA5898">
        <w:fldChar w:fldCharType="separate"/>
      </w:r>
      <w:r w:rsidR="00DE6B60">
        <w:rPr>
          <w:noProof/>
        </w:rPr>
        <w:t>(9)</w:t>
      </w:r>
      <w:r w:rsidR="00DA5898">
        <w:fldChar w:fldCharType="end"/>
      </w:r>
      <w:r w:rsidR="00F522D9">
        <w:t>.</w:t>
      </w:r>
      <w:r>
        <w:t xml:space="preserve"> Therapeutic hypothermia can be divided into different levels according to </w:t>
      </w:r>
      <w:r w:rsidR="00FA12E6">
        <w:t>the temperature achieved</w:t>
      </w:r>
      <w:r>
        <w:t>; mild (33-36°C)</w:t>
      </w:r>
      <w:r w:rsidR="001C5C1F">
        <w:t xml:space="preserve"> and</w:t>
      </w:r>
      <w:r>
        <w:t xml:space="preserve"> moderate (28-32°C) </w:t>
      </w:r>
      <w:r w:rsidR="00445922">
        <w:t xml:space="preserve">are </w:t>
      </w:r>
      <w:r w:rsidR="00FA12E6">
        <w:t>commonly</w:t>
      </w:r>
      <w:r w:rsidR="00445922" w:rsidRPr="00445922">
        <w:t xml:space="preserve"> </w:t>
      </w:r>
      <w:r w:rsidR="00445922">
        <w:t>used</w:t>
      </w:r>
      <w:r w:rsidR="00FA12E6">
        <w:t xml:space="preserve">, </w:t>
      </w:r>
      <w:r w:rsidR="00445922">
        <w:t>while</w:t>
      </w:r>
      <w:r w:rsidR="00FA12E6">
        <w:t xml:space="preserve"> </w:t>
      </w:r>
      <w:r>
        <w:rPr>
          <w:lang w:val="nl-NL"/>
        </w:rPr>
        <w:t>deep (10-28</w:t>
      </w:r>
      <w:r>
        <w:t>°C), profound (5-10°C), and ultra</w:t>
      </w:r>
      <w:r w:rsidR="00424C93">
        <w:t>-</w:t>
      </w:r>
      <w:r>
        <w:t xml:space="preserve">profound (0-5°C) </w:t>
      </w:r>
      <w:r w:rsidR="005736E1">
        <w:t>exist</w:t>
      </w:r>
      <w:r w:rsidR="00EF3547">
        <w:t>,</w:t>
      </w:r>
      <w:r w:rsidR="00FA12E6">
        <w:t xml:space="preserve"> but</w:t>
      </w:r>
      <w:r w:rsidR="00CA12E9">
        <w:t xml:space="preserve"> </w:t>
      </w:r>
      <w:r w:rsidR="005736E1">
        <w:t xml:space="preserve">are </w:t>
      </w:r>
      <w:r w:rsidR="00CA12E9">
        <w:t>rarely used</w:t>
      </w:r>
      <w:r w:rsidR="00F522D9">
        <w:t xml:space="preserve"> </w:t>
      </w:r>
      <w:r w:rsidR="00DA5898">
        <w:fldChar w:fldCharType="begin"/>
      </w:r>
      <w:r w:rsidR="00DE6B60">
        <w:instrText xml:space="preserve"> ADDIN EN.CITE &lt;EndNote&gt;&lt;Cite&gt;&lt;Author&gt;Tisherman&lt;/Author&gt;&lt;Year&gt;1999&lt;/Year&gt;&lt;RecNum&gt;312&lt;/RecNum&gt;&lt;DisplayText&gt;(10)&lt;/DisplayText&gt;&lt;record&gt;&lt;rec-number&gt;312&lt;/rec-number&gt;&lt;foreign-keys&gt;&lt;key app="EN" db-id="w9x2t5s0b200r4e5f2avvp94swdsrzartss9" timestamp="1451990647"&gt;312&lt;/key&gt;&lt;/foreign-keys&gt;&lt;ref-type name="Journal Article"&gt;17&lt;/ref-type&gt;&lt;contributors&gt;&lt;authors&gt;&lt;author&gt;Tisherman, S. A.&lt;/author&gt;&lt;author&gt;Rodriguez, A. &lt;/author&gt;&lt;author&gt;Safar, P.&lt;/author&gt;&lt;/authors&gt;&lt;/contributors&gt;&lt;titles&gt;&lt;title&gt;Therapeutic hypothermia in traumatology.&lt;/title&gt;&lt;secondary-title&gt;Surg Clin North Am&lt;/secondary-title&gt;&lt;/titles&gt;&lt;periodical&gt;&lt;full-title&gt;Surg Clin North Am&lt;/full-title&gt;&lt;/periodical&gt;&lt;pages&gt;1269-1289&lt;/pages&gt;&lt;volume&gt;79&lt;/volume&gt;&lt;number&gt;6&lt;/number&gt;&lt;dates&gt;&lt;year&gt;1999&lt;/year&gt;&lt;/dates&gt;&lt;urls&gt;&lt;/urls&gt;&lt;/record&gt;&lt;/Cite&gt;&lt;/EndNote&gt;</w:instrText>
      </w:r>
      <w:r w:rsidR="00DA5898">
        <w:fldChar w:fldCharType="separate"/>
      </w:r>
      <w:r w:rsidR="00DE6B60">
        <w:rPr>
          <w:noProof/>
        </w:rPr>
        <w:t>(10)</w:t>
      </w:r>
      <w:r w:rsidR="00DA5898">
        <w:fldChar w:fldCharType="end"/>
      </w:r>
      <w:r w:rsidR="00F522D9">
        <w:t>.</w:t>
      </w:r>
      <w:r>
        <w:t xml:space="preserve"> In the case of TBI, numerous </w:t>
      </w:r>
      <w:r w:rsidR="00B211E0">
        <w:t xml:space="preserve">animal </w:t>
      </w:r>
      <w:r>
        <w:t>experimental trials have produced positive results</w:t>
      </w:r>
      <w:r w:rsidR="00F522D9">
        <w:t xml:space="preserve"> </w:t>
      </w:r>
      <w:r w:rsidR="00BC22BA">
        <w:fldChar w:fldCharType="begin"/>
      </w:r>
      <w:r w:rsidR="00DE6B60">
        <w:instrText xml:space="preserve"> ADDIN EN.CITE &lt;EndNote&gt;&lt;Cite&gt;&lt;Author&gt;Dietrich&lt;/Author&gt;&lt;Year&gt;2010&lt;/Year&gt;&lt;RecNum&gt;119&lt;/RecNum&gt;&lt;DisplayText&gt;(11)&lt;/DisplayText&gt;&lt;record&gt;&lt;rec-number&gt;119&lt;/rec-number&gt;&lt;foreign-keys&gt;&lt;key app="EN" db-id="w9x2t5s0b200r4e5f2avvp94swdsrzartss9" timestamp="1444147730"&gt;119&lt;/key&gt;&lt;key app="ENWeb" db-id=""&gt;0&lt;/key&gt;&lt;/foreign-keys&gt;&lt;ref-type name="Journal Article"&gt;17&lt;/ref-type&gt;&lt;contributors&gt;&lt;authors&gt;&lt;author&gt;Dietrich, W. D.&lt;/author&gt;&lt;author&gt;Bramlett, H. M.&lt;/author&gt;&lt;/authors&gt;&lt;/contributors&gt;&lt;titles&gt;&lt;title&gt;The evidence for hypothermia as a neuroprotectant in traumatic brain injury.&lt;/title&gt;&lt;secondary-title&gt;Neurotherapeutics&lt;/secondary-title&gt;&lt;/titles&gt;&lt;periodical&gt;&lt;full-title&gt;Neurotherapeutics&lt;/full-title&gt;&lt;/periodical&gt;&lt;pages&gt;43-50&lt;/pages&gt;&lt;volume&gt;7&lt;/volume&gt;&lt;dates&gt;&lt;year&gt;2010&lt;/year&gt;&lt;/dates&gt;&lt;urls&gt;&lt;/urls&gt;&lt;/record&gt;&lt;/Cite&gt;&lt;/EndNote&gt;</w:instrText>
      </w:r>
      <w:r w:rsidR="00BC22BA">
        <w:fldChar w:fldCharType="separate"/>
      </w:r>
      <w:r w:rsidR="00DE6B60">
        <w:rPr>
          <w:noProof/>
        </w:rPr>
        <w:t>(11)</w:t>
      </w:r>
      <w:r w:rsidR="00BC22BA">
        <w:fldChar w:fldCharType="end"/>
      </w:r>
      <w:r>
        <w:t xml:space="preserve"> but translat</w:t>
      </w:r>
      <w:r w:rsidR="00FA12E6">
        <w:t xml:space="preserve">ing results </w:t>
      </w:r>
      <w:r>
        <w:t xml:space="preserve">to human </w:t>
      </w:r>
      <w:r w:rsidR="00FA12E6">
        <w:t xml:space="preserve">studies with </w:t>
      </w:r>
      <w:r w:rsidR="001F1AD4">
        <w:t>reliable</w:t>
      </w:r>
      <w:r w:rsidR="00FA12E6">
        <w:t xml:space="preserve"> guidelines has proved more </w:t>
      </w:r>
      <w:r w:rsidR="001C5C1F">
        <w:t>challenging</w:t>
      </w:r>
      <w:r w:rsidR="00F522D9">
        <w:t xml:space="preserve"> </w:t>
      </w:r>
      <w:r w:rsidR="00DA5898">
        <w:fldChar w:fldCharType="begin"/>
      </w:r>
      <w:r w:rsidR="00DE6B60">
        <w:instrText xml:space="preserve"> ADDIN EN.CITE &lt;EndNote&gt;&lt;Cite&gt;&lt;Author&gt;Brain Trauma Foundation&lt;/Author&gt;&lt;Year&gt;2007&lt;/Year&gt;&lt;RecNum&gt;174&lt;/RecNum&gt;&lt;DisplayText&gt;(12)&lt;/DisplayText&gt;&lt;record&gt;&lt;rec-number&gt;174&lt;/rec-number&gt;&lt;foreign-keys&gt;&lt;key app="EN" db-id="w9x2t5s0b200r4e5f2avvp94swdsrzartss9" timestamp="1444385470"&gt;174&lt;/key&gt;&lt;key app="ENWeb" db-id=""&gt;0&lt;/key&gt;&lt;/foreign-keys&gt;&lt;ref-type name="Journal Article"&gt;17&lt;/ref-type&gt;&lt;contributors&gt;&lt;authors&gt;&lt;author&gt;Brain Trauma Foundation,&lt;/author&gt;&lt;/authors&gt;&lt;/contributors&gt;&lt;titles&gt;&lt;title&gt;Guideline for management of severe traumatic brain injury. III Prophylactic hypothermia.&lt;/title&gt;&lt;secondary-title&gt;J Neurotrauma&lt;/secondary-title&gt;&lt;/titles&gt;&lt;periodical&gt;&lt;full-title&gt;J Neurotrauma&lt;/full-title&gt;&lt;/periodical&gt;&lt;pages&gt;S21-S25&lt;/pages&gt;&lt;volume&gt;24&lt;/volume&gt;&lt;number&gt;S1&lt;/number&gt;&lt;dates&gt;&lt;year&gt;2007&lt;/year&gt;&lt;/dates&gt;&lt;urls&gt;&lt;/urls&gt;&lt;/record&gt;&lt;/Cite&gt;&lt;/EndNote&gt;</w:instrText>
      </w:r>
      <w:r w:rsidR="00DA5898">
        <w:fldChar w:fldCharType="separate"/>
      </w:r>
      <w:r w:rsidR="00DE6B60">
        <w:rPr>
          <w:noProof/>
        </w:rPr>
        <w:t>(12)</w:t>
      </w:r>
      <w:r w:rsidR="00DA5898">
        <w:fldChar w:fldCharType="end"/>
      </w:r>
      <w:r w:rsidR="00F522D9">
        <w:t>.</w:t>
      </w:r>
    </w:p>
    <w:p w14:paraId="1BDF234A" w14:textId="57275843" w:rsidR="00F602DB" w:rsidRDefault="00E230A1" w:rsidP="00F522D9">
      <w:pPr>
        <w:pStyle w:val="Body"/>
        <w:spacing w:line="480" w:lineRule="auto"/>
        <w:ind w:firstLine="720"/>
      </w:pPr>
      <w:r>
        <w:lastRenderedPageBreak/>
        <w:t>W</w:t>
      </w:r>
      <w:r w:rsidR="001F1AD4">
        <w:t>e</w:t>
      </w:r>
      <w:r w:rsidR="00F716D3">
        <w:t xml:space="preserve"> aim</w:t>
      </w:r>
      <w:r w:rsidR="001F1AD4">
        <w:t>ed</w:t>
      </w:r>
      <w:r w:rsidR="00F716D3">
        <w:t xml:space="preserve"> to conduct a comprehensive</w:t>
      </w:r>
      <w:r w:rsidR="00E436BB">
        <w:t>,</w:t>
      </w:r>
      <w:r w:rsidR="00F716D3">
        <w:t xml:space="preserve"> systematic meta-analysis </w:t>
      </w:r>
      <w:proofErr w:type="gramStart"/>
      <w:r w:rsidR="00F716D3">
        <w:t xml:space="preserve">to </w:t>
      </w:r>
      <w:r w:rsidR="001F1AD4">
        <w:t xml:space="preserve">robustly </w:t>
      </w:r>
      <w:r w:rsidR="00F716D3">
        <w:t>quantify</w:t>
      </w:r>
      <w:proofErr w:type="gramEnd"/>
      <w:r w:rsidR="00F716D3">
        <w:t xml:space="preserve"> the benefits of hypothermia therapy for TBI in adult and </w:t>
      </w:r>
      <w:proofErr w:type="spellStart"/>
      <w:r w:rsidR="00F716D3">
        <w:t>paediatric</w:t>
      </w:r>
      <w:proofErr w:type="spellEnd"/>
      <w:r w:rsidR="00F716D3">
        <w:t xml:space="preserve"> patients by </w:t>
      </w:r>
      <w:proofErr w:type="spellStart"/>
      <w:r w:rsidR="00F716D3">
        <w:t>analysing</w:t>
      </w:r>
      <w:proofErr w:type="spellEnd"/>
      <w:r w:rsidR="00F716D3">
        <w:t xml:space="preserve"> mortality rates, neurological outcomes and adverse effects. </w:t>
      </w:r>
    </w:p>
    <w:p w14:paraId="36293F14" w14:textId="77777777" w:rsidR="00F602DB" w:rsidRDefault="00F602DB" w:rsidP="002160A9">
      <w:pPr>
        <w:pStyle w:val="Body"/>
        <w:spacing w:line="480" w:lineRule="auto"/>
      </w:pPr>
    </w:p>
    <w:p w14:paraId="79BD17D0" w14:textId="3FE3BCD3" w:rsidR="001C5C1F" w:rsidRDefault="002160A9" w:rsidP="002160A9">
      <w:pPr>
        <w:pStyle w:val="Body"/>
        <w:spacing w:line="480" w:lineRule="auto"/>
        <w:rPr>
          <w:b/>
        </w:rPr>
      </w:pPr>
      <w:r>
        <w:rPr>
          <w:b/>
        </w:rPr>
        <w:t xml:space="preserve">Materials and </w:t>
      </w:r>
      <w:r w:rsidR="001C5C1F" w:rsidRPr="00833970">
        <w:rPr>
          <w:b/>
        </w:rPr>
        <w:t>Methods</w:t>
      </w:r>
    </w:p>
    <w:p w14:paraId="29C5E8F5" w14:textId="77777777" w:rsidR="00EB07A3" w:rsidRPr="00EB07A3" w:rsidRDefault="00EB07A3" w:rsidP="002160A9">
      <w:pPr>
        <w:pStyle w:val="Body"/>
        <w:spacing w:line="480" w:lineRule="auto"/>
        <w:rPr>
          <w:b/>
        </w:rPr>
      </w:pPr>
    </w:p>
    <w:p w14:paraId="28FF48A0" w14:textId="6491EB1A" w:rsidR="00E37024" w:rsidRPr="00833970" w:rsidRDefault="00E37024" w:rsidP="002160A9">
      <w:pPr>
        <w:pStyle w:val="Body"/>
        <w:spacing w:line="480" w:lineRule="auto"/>
        <w:rPr>
          <w:b/>
        </w:rPr>
      </w:pPr>
      <w:r w:rsidRPr="00833970">
        <w:rPr>
          <w:b/>
        </w:rPr>
        <w:t>Study Identification</w:t>
      </w:r>
    </w:p>
    <w:p w14:paraId="5CE057E1" w14:textId="6E7BC00E" w:rsidR="00B51914" w:rsidRDefault="001F1AD4" w:rsidP="00F522D9">
      <w:pPr>
        <w:pStyle w:val="Body"/>
        <w:spacing w:line="480" w:lineRule="auto"/>
        <w:ind w:firstLine="720"/>
      </w:pPr>
      <w:r>
        <w:t>E</w:t>
      </w:r>
      <w:r w:rsidR="005F6033">
        <w:t xml:space="preserve">lectronic databases PubMed, Google Scholar, Web of Science, Cochrane Central Register of Controlled Trials and </w:t>
      </w:r>
      <w:hyperlink r:id="rId9" w:history="1">
        <w:r w:rsidR="005F6033">
          <w:rPr>
            <w:rStyle w:val="Hyperlink0"/>
          </w:rPr>
          <w:t>ClinicalTrials.gov</w:t>
        </w:r>
      </w:hyperlink>
      <w:r w:rsidR="005F6033">
        <w:t xml:space="preserve"> </w:t>
      </w:r>
      <w:proofErr w:type="gramStart"/>
      <w:r w:rsidR="005F6033">
        <w:t>were searched</w:t>
      </w:r>
      <w:proofErr w:type="gramEnd"/>
      <w:r w:rsidR="005F6033">
        <w:t xml:space="preserve"> for relevant published studies between 1940 and </w:t>
      </w:r>
      <w:r>
        <w:t xml:space="preserve">February </w:t>
      </w:r>
      <w:r w:rsidR="005F6033">
        <w:t xml:space="preserve">2016. </w:t>
      </w:r>
      <w:r>
        <w:t>Search</w:t>
      </w:r>
      <w:r w:rsidR="005F6033">
        <w:t xml:space="preserve"> (</w:t>
      </w:r>
      <w:proofErr w:type="spellStart"/>
      <w:r w:rsidR="005F6033">
        <w:t>MeSH</w:t>
      </w:r>
      <w:proofErr w:type="spellEnd"/>
      <w:r w:rsidR="005F6033">
        <w:t xml:space="preserve">) terms “hypothermia”, “therapeutic hypothermia”, “cooling”, “induced hypothermia”, “brain injury”, “traumatic brain injury”, </w:t>
      </w:r>
      <w:r w:rsidR="005736E1">
        <w:t>“head injury” and “head trauma”</w:t>
      </w:r>
      <w:r>
        <w:t xml:space="preserve"> </w:t>
      </w:r>
      <w:r w:rsidR="005736E1">
        <w:t xml:space="preserve">with </w:t>
      </w:r>
      <w:r w:rsidR="005F6033">
        <w:t xml:space="preserve">the </w:t>
      </w:r>
      <w:r>
        <w:t>Boolean</w:t>
      </w:r>
      <w:r w:rsidR="005F6033">
        <w:t xml:space="preserve"> operators </w:t>
      </w:r>
      <w:r w:rsidR="00736CA5">
        <w:t>“</w:t>
      </w:r>
      <w:r w:rsidR="005F6033">
        <w:t>AND</w:t>
      </w:r>
      <w:r w:rsidR="00736CA5">
        <w:t>”</w:t>
      </w:r>
      <w:r w:rsidR="005F6033">
        <w:t xml:space="preserve"> and </w:t>
      </w:r>
      <w:r w:rsidR="00736CA5">
        <w:t>“</w:t>
      </w:r>
      <w:r w:rsidR="005F6033">
        <w:t>OR</w:t>
      </w:r>
      <w:r w:rsidR="00736CA5">
        <w:t>”</w:t>
      </w:r>
      <w:r w:rsidR="005F6033">
        <w:t xml:space="preserve">. All languages were included and relevant papers </w:t>
      </w:r>
      <w:proofErr w:type="gramStart"/>
      <w:r w:rsidR="005F6033">
        <w:t>were translated</w:t>
      </w:r>
      <w:proofErr w:type="gramEnd"/>
      <w:r w:rsidR="005F6033">
        <w:t xml:space="preserve"> where necessary.</w:t>
      </w:r>
      <w:r w:rsidR="00736CA5">
        <w:t xml:space="preserve"> </w:t>
      </w:r>
      <w:r w:rsidR="005F6033">
        <w:t xml:space="preserve">Manual searching of the bibliographies of electronically identified </w:t>
      </w:r>
      <w:r w:rsidR="00AF2520">
        <w:t xml:space="preserve">studies </w:t>
      </w:r>
      <w:proofErr w:type="gramStart"/>
      <w:r>
        <w:t>was conducted</w:t>
      </w:r>
      <w:proofErr w:type="gramEnd"/>
      <w:r>
        <w:t>.</w:t>
      </w:r>
      <w:r w:rsidR="005F6033">
        <w:t xml:space="preserve"> </w:t>
      </w:r>
    </w:p>
    <w:p w14:paraId="259827A3" w14:textId="77777777" w:rsidR="00B51914" w:rsidRDefault="00B51914" w:rsidP="002160A9">
      <w:pPr>
        <w:pStyle w:val="Body"/>
        <w:spacing w:line="480" w:lineRule="auto"/>
      </w:pPr>
    </w:p>
    <w:p w14:paraId="78A7FE59" w14:textId="1BB312C4" w:rsidR="002212FE" w:rsidRPr="00EB07A3" w:rsidRDefault="005F6033" w:rsidP="002160A9">
      <w:pPr>
        <w:pStyle w:val="NoSpacing"/>
        <w:spacing w:line="480" w:lineRule="auto"/>
        <w:rPr>
          <w:b/>
          <w:lang w:val="en-US"/>
        </w:rPr>
      </w:pPr>
      <w:bookmarkStart w:id="2" w:name="_Toc4"/>
      <w:r w:rsidRPr="00833970">
        <w:rPr>
          <w:b/>
          <w:lang w:val="en-US"/>
        </w:rPr>
        <w:t>Study Selection Criteria</w:t>
      </w:r>
      <w:bookmarkEnd w:id="2"/>
    </w:p>
    <w:p w14:paraId="6D88ACC1" w14:textId="4C4F2377" w:rsidR="00B51914" w:rsidRDefault="001F1AD4" w:rsidP="00F522D9">
      <w:pPr>
        <w:pStyle w:val="Body"/>
        <w:spacing w:line="480" w:lineRule="auto"/>
        <w:ind w:firstLine="720"/>
      </w:pPr>
      <w:r>
        <w:t>E</w:t>
      </w:r>
      <w:r w:rsidR="005F6033">
        <w:t xml:space="preserve">ligibility </w:t>
      </w:r>
      <w:r w:rsidR="001B62B0">
        <w:t>for TBI (including</w:t>
      </w:r>
      <w:r w:rsidR="009E1448">
        <w:t xml:space="preserve"> only</w:t>
      </w:r>
      <w:r w:rsidR="001B62B0">
        <w:t xml:space="preserve"> blunt trauma) </w:t>
      </w:r>
      <w:proofErr w:type="gramStart"/>
      <w:r>
        <w:t xml:space="preserve">was </w:t>
      </w:r>
      <w:r w:rsidR="005F6033">
        <w:t>based</w:t>
      </w:r>
      <w:proofErr w:type="gramEnd"/>
      <w:r w:rsidR="005F6033">
        <w:t xml:space="preserve"> on the following inclusion criteria: (1) </w:t>
      </w:r>
      <w:r w:rsidR="00424C93">
        <w:t xml:space="preserve">induced </w:t>
      </w:r>
      <w:r w:rsidR="005F6033">
        <w:t xml:space="preserve">hypothermia rather </w:t>
      </w:r>
      <w:r w:rsidR="009F4DD9">
        <w:t xml:space="preserve">than patients who were </w:t>
      </w:r>
      <w:r w:rsidR="005F6033">
        <w:t>hypothermic upon admission</w:t>
      </w:r>
      <w:r>
        <w:t>,</w:t>
      </w:r>
      <w:r w:rsidR="005F6033">
        <w:t xml:space="preserve"> and</w:t>
      </w:r>
      <w:r>
        <w:t>;</w:t>
      </w:r>
      <w:r w:rsidR="005F6033">
        <w:t xml:space="preserve"> (</w:t>
      </w:r>
      <w:r>
        <w:t>2</w:t>
      </w:r>
      <w:r w:rsidR="005F6033">
        <w:t xml:space="preserve">) </w:t>
      </w:r>
      <w:r w:rsidR="00AF2520">
        <w:t xml:space="preserve">Glasgow Outcome Scale </w:t>
      </w:r>
      <w:r w:rsidR="00424C93">
        <w:t>(</w:t>
      </w:r>
      <w:r w:rsidR="005F6033">
        <w:t>GOS</w:t>
      </w:r>
      <w:r w:rsidR="00424C93">
        <w:t>)</w:t>
      </w:r>
      <w:r w:rsidR="005F6033">
        <w:t xml:space="preserve"> and/or mortality data </w:t>
      </w:r>
      <w:r w:rsidR="00F96DA0">
        <w:t xml:space="preserve">allowing </w:t>
      </w:r>
      <w:r w:rsidR="005F6033">
        <w:t xml:space="preserve">number of patients with </w:t>
      </w:r>
      <w:proofErr w:type="spellStart"/>
      <w:r w:rsidR="005F6033">
        <w:t>favourable</w:t>
      </w:r>
      <w:proofErr w:type="spellEnd"/>
      <w:r w:rsidR="005F6033">
        <w:t xml:space="preserve"> and </w:t>
      </w:r>
      <w:proofErr w:type="spellStart"/>
      <w:r w:rsidR="005F6033">
        <w:t>unfavourable</w:t>
      </w:r>
      <w:proofErr w:type="spellEnd"/>
      <w:r w:rsidR="005F6033">
        <w:t xml:space="preserve"> outcomes to be extracted. </w:t>
      </w:r>
      <w:r w:rsidR="00E230A1">
        <w:t>T</w:t>
      </w:r>
      <w:r>
        <w:t>he control participants were not subject to temperature management except for fever</w:t>
      </w:r>
      <w:r w:rsidR="005736E1">
        <w:t xml:space="preserve"> control</w:t>
      </w:r>
      <w:r>
        <w:t xml:space="preserve">. </w:t>
      </w:r>
      <w:r w:rsidR="005F6033">
        <w:t xml:space="preserve">Where duplicate studies were found to include the same </w:t>
      </w:r>
      <w:proofErr w:type="gramStart"/>
      <w:r w:rsidR="005F6033">
        <w:t>patients</w:t>
      </w:r>
      <w:proofErr w:type="gramEnd"/>
      <w:r w:rsidR="009F4DD9">
        <w:t xml:space="preserve"> cohorts</w:t>
      </w:r>
      <w:r w:rsidR="005F6033">
        <w:t xml:space="preserve"> in multiple trials, data from the most recent trial </w:t>
      </w:r>
      <w:r w:rsidR="00F96DA0">
        <w:t xml:space="preserve">was </w:t>
      </w:r>
      <w:r w:rsidR="005F6033">
        <w:t xml:space="preserve">used. </w:t>
      </w:r>
      <w:r w:rsidR="00424C93">
        <w:t xml:space="preserve">Extra-cerebral trauma </w:t>
      </w:r>
      <w:proofErr w:type="gramStart"/>
      <w:r w:rsidR="00424C93">
        <w:t>was</w:t>
      </w:r>
      <w:r w:rsidR="00A55A8C">
        <w:t xml:space="preserve"> excluded</w:t>
      </w:r>
      <w:proofErr w:type="gramEnd"/>
      <w:r w:rsidR="00A55A8C">
        <w:t xml:space="preserve">. </w:t>
      </w:r>
      <w:r w:rsidR="005F6033">
        <w:t xml:space="preserve">PRISMA statement </w:t>
      </w:r>
      <w:proofErr w:type="gramStart"/>
      <w:r w:rsidR="005F6033">
        <w:t>was used</w:t>
      </w:r>
      <w:proofErr w:type="gramEnd"/>
      <w:r w:rsidR="005F6033">
        <w:t xml:space="preserve"> for r</w:t>
      </w:r>
      <w:r w:rsidR="00CA12E9">
        <w:t>eporting of this meta-analysis</w:t>
      </w:r>
      <w:r w:rsidR="00F522D9">
        <w:t xml:space="preserve"> </w:t>
      </w:r>
      <w:r w:rsidR="00DA5898">
        <w:fldChar w:fldCharType="begin">
          <w:fldData xml:space="preserve">PEVuZE5vdGU+PENpdGU+PEF1dGhvcj5TaGFtc2VlcjwvQXV0aG9yPjxZZWFyPjIwMTU8L1llYXI+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</w:fldData>
        </w:fldChar>
      </w:r>
      <w:r w:rsidR="00DE6B60">
        <w:instrText xml:space="preserve"> ADDIN EN.CITE </w:instrText>
      </w:r>
      <w:r w:rsidR="00DE6B60">
        <w:fldChar w:fldCharType="begin">
          <w:fldData xml:space="preserve">PEVuZE5vdGU+PENpdGU+PEF1dGhvcj5TaGFtc2VlcjwvQXV0aG9yPjxZZWFyPjIwMTU8L1llYXI+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</w:fldData>
        </w:fldChar>
      </w:r>
      <w:r w:rsidR="00DE6B60">
        <w:instrText xml:space="preserve"> ADDIN EN.CITE.DATA </w:instrText>
      </w:r>
      <w:r w:rsidR="00DE6B60">
        <w:fldChar w:fldCharType="end"/>
      </w:r>
      <w:r w:rsidR="00DA5898">
        <w:fldChar w:fldCharType="separate"/>
      </w:r>
      <w:r w:rsidR="00DE6B60">
        <w:rPr>
          <w:noProof/>
        </w:rPr>
        <w:t>(13)</w:t>
      </w:r>
      <w:r w:rsidR="00DA5898">
        <w:fldChar w:fldCharType="end"/>
      </w:r>
      <w:r w:rsidR="00F522D9">
        <w:t>.</w:t>
      </w:r>
    </w:p>
    <w:p w14:paraId="2F585536" w14:textId="77777777" w:rsidR="00B51914" w:rsidRDefault="00B51914" w:rsidP="002160A9">
      <w:pPr>
        <w:pStyle w:val="Body"/>
        <w:spacing w:line="480" w:lineRule="auto"/>
      </w:pPr>
    </w:p>
    <w:p w14:paraId="5FD5909E" w14:textId="0FC88C17" w:rsidR="002212FE" w:rsidRPr="00EB07A3" w:rsidRDefault="005F6033" w:rsidP="002160A9">
      <w:pPr>
        <w:pStyle w:val="NoSpacing"/>
        <w:spacing w:line="480" w:lineRule="auto"/>
        <w:rPr>
          <w:b/>
          <w:lang w:val="en-US"/>
        </w:rPr>
      </w:pPr>
      <w:bookmarkStart w:id="3" w:name="_Toc5"/>
      <w:r w:rsidRPr="00833970">
        <w:rPr>
          <w:b/>
          <w:lang w:val="en-US"/>
        </w:rPr>
        <w:lastRenderedPageBreak/>
        <w:t xml:space="preserve">Data Extraction </w:t>
      </w:r>
      <w:bookmarkEnd w:id="3"/>
    </w:p>
    <w:p w14:paraId="5225A9A0" w14:textId="5AC34204" w:rsidR="00B51914" w:rsidRDefault="005F6033" w:rsidP="00EB07A3">
      <w:pPr>
        <w:pStyle w:val="Body"/>
        <w:spacing w:line="480" w:lineRule="auto"/>
        <w:ind w:firstLine="720"/>
      </w:pPr>
      <w:r>
        <w:t xml:space="preserve">Baseline characteristics of patients including age, sex, initial GCS </w:t>
      </w:r>
      <w:r w:rsidR="00650585">
        <w:t>(</w:t>
      </w:r>
      <w:r w:rsidR="00650585" w:rsidRPr="00650585">
        <w:t>Glasgow Coma Scale</w:t>
      </w:r>
      <w:r w:rsidR="00650585">
        <w:t>)</w:t>
      </w:r>
      <w:r w:rsidR="00424C93">
        <w:t>,</w:t>
      </w:r>
      <w:r w:rsidR="00650585">
        <w:t xml:space="preserve"> </w:t>
      </w:r>
      <w:r w:rsidR="00424C93">
        <w:t xml:space="preserve">ethnicity, </w:t>
      </w:r>
      <w:r>
        <w:t>outcome data for GOS, mortality and frequency of pneumonia and cardiac arrhythmias</w:t>
      </w:r>
      <w:r w:rsidR="00943B0B">
        <w:t xml:space="preserve"> was extracted</w:t>
      </w:r>
      <w:r>
        <w:t xml:space="preserve">. </w:t>
      </w:r>
      <w:r w:rsidR="00DB0186">
        <w:t xml:space="preserve">TBI </w:t>
      </w:r>
      <w:r w:rsidR="00441642">
        <w:t xml:space="preserve">was </w:t>
      </w:r>
      <w:r w:rsidR="00DB0186">
        <w:t xml:space="preserve">defined as mild </w:t>
      </w:r>
      <w:r w:rsidR="00441642">
        <w:t>(</w:t>
      </w:r>
      <w:r w:rsidR="00DB0186">
        <w:t>GCS 13-15</w:t>
      </w:r>
      <w:r w:rsidR="00441642">
        <w:t>)</w:t>
      </w:r>
      <w:r w:rsidR="00DB0186">
        <w:t xml:space="preserve">, moderate </w:t>
      </w:r>
      <w:r w:rsidR="00441642">
        <w:t>(</w:t>
      </w:r>
      <w:r w:rsidR="00DB0186">
        <w:t>GCS 9-12</w:t>
      </w:r>
      <w:r w:rsidR="00441642">
        <w:t>)</w:t>
      </w:r>
      <w:r w:rsidR="00DB0186">
        <w:t xml:space="preserve"> and severe </w:t>
      </w:r>
      <w:r w:rsidR="00441642">
        <w:t>(</w:t>
      </w:r>
      <w:r w:rsidR="00DB0186">
        <w:t>GCS 3-8</w:t>
      </w:r>
      <w:r w:rsidR="00441642">
        <w:t>)</w:t>
      </w:r>
      <w:r w:rsidR="00DB0186">
        <w:t xml:space="preserve">. </w:t>
      </w:r>
      <w:r>
        <w:t>The duration of follow</w:t>
      </w:r>
      <w:r w:rsidR="00441642">
        <w:t>-</w:t>
      </w:r>
      <w:r>
        <w:t xml:space="preserve">up assessments to obtain outcome measures </w:t>
      </w:r>
      <w:proofErr w:type="gramStart"/>
      <w:r>
        <w:t xml:space="preserve">was </w:t>
      </w:r>
      <w:r w:rsidR="00441642">
        <w:t>documented</w:t>
      </w:r>
      <w:proofErr w:type="gramEnd"/>
      <w:r>
        <w:t xml:space="preserve">. GOS data was </w:t>
      </w:r>
      <w:proofErr w:type="spellStart"/>
      <w:r>
        <w:t>dichotomised</w:t>
      </w:r>
      <w:proofErr w:type="spellEnd"/>
      <w:r>
        <w:t xml:space="preserve"> into </w:t>
      </w:r>
      <w:proofErr w:type="spellStart"/>
      <w:r>
        <w:t>favourable</w:t>
      </w:r>
      <w:proofErr w:type="spellEnd"/>
      <w:r>
        <w:t xml:space="preserve"> </w:t>
      </w:r>
      <w:r w:rsidR="00441642">
        <w:t xml:space="preserve">(score 4-5) </w:t>
      </w:r>
      <w:r>
        <w:t xml:space="preserve">and </w:t>
      </w:r>
      <w:proofErr w:type="spellStart"/>
      <w:r>
        <w:t>unfavourable</w:t>
      </w:r>
      <w:proofErr w:type="spellEnd"/>
      <w:r>
        <w:t xml:space="preserve"> </w:t>
      </w:r>
      <w:r w:rsidR="00441642">
        <w:t>(</w:t>
      </w:r>
      <w:r w:rsidR="005736E1">
        <w:t xml:space="preserve">score </w:t>
      </w:r>
      <w:r w:rsidR="00441642">
        <w:t xml:space="preserve">1-3) </w:t>
      </w:r>
      <w:r>
        <w:t xml:space="preserve">neurological outcomes. </w:t>
      </w:r>
      <w:r w:rsidR="00650585">
        <w:t>M</w:t>
      </w:r>
      <w:r>
        <w:t xml:space="preserve">ean GOS with standard deviations </w:t>
      </w:r>
      <w:r w:rsidR="00441642">
        <w:t xml:space="preserve">(SD) </w:t>
      </w:r>
      <w:proofErr w:type="gramStart"/>
      <w:r>
        <w:t>were extracted</w:t>
      </w:r>
      <w:proofErr w:type="gramEnd"/>
      <w:r>
        <w:t xml:space="preserve"> for use in a continuous outcome analysis quantifying the effectiveness of therapeutic hypothermia. Details of hypothermia induction and maintenance </w:t>
      </w:r>
      <w:proofErr w:type="gramStart"/>
      <w:r>
        <w:t>were extracted</w:t>
      </w:r>
      <w:proofErr w:type="gramEnd"/>
      <w:r>
        <w:t xml:space="preserve"> including </w:t>
      </w:r>
      <w:r w:rsidR="00B8554D">
        <w:t>patient enrol</w:t>
      </w:r>
      <w:r w:rsidR="00840055">
        <w:t>l</w:t>
      </w:r>
      <w:r w:rsidR="00B8554D">
        <w:t>ment time</w:t>
      </w:r>
      <w:r>
        <w:t xml:space="preserve">, </w:t>
      </w:r>
      <w:r w:rsidR="00977025">
        <w:t xml:space="preserve">methodology of </w:t>
      </w:r>
      <w:r>
        <w:t xml:space="preserve">cooling, target temperature, duration of hypothermia and rewarming protocols. </w:t>
      </w:r>
      <w:r w:rsidR="00424C93">
        <w:t>I</w:t>
      </w:r>
      <w:r>
        <w:t xml:space="preserve">ntracranial pressure and cerebral perfusion pressure goals and interventions to achieve these goals </w:t>
      </w:r>
      <w:proofErr w:type="gramStart"/>
      <w:r>
        <w:t xml:space="preserve">were </w:t>
      </w:r>
      <w:r w:rsidR="00650585">
        <w:t xml:space="preserve">also </w:t>
      </w:r>
      <w:r>
        <w:t>extracted</w:t>
      </w:r>
      <w:proofErr w:type="gramEnd"/>
      <w:r>
        <w:t xml:space="preserve">.  </w:t>
      </w:r>
    </w:p>
    <w:p w14:paraId="3E5888D9" w14:textId="13ACBB0E" w:rsidR="001336C3" w:rsidRDefault="001336C3" w:rsidP="00F522D9">
      <w:pPr>
        <w:pStyle w:val="Body"/>
        <w:spacing w:line="480" w:lineRule="auto"/>
        <w:ind w:firstLine="720"/>
        <w:rPr>
          <w:rFonts w:ascii="Lucida Grande" w:hAnsi="Lucida Grande"/>
        </w:rPr>
      </w:pPr>
      <w:r>
        <w:t xml:space="preserve">Outcomes were divided into two categories: (1) safety of therapeutic hypothermia through </w:t>
      </w:r>
      <w:r w:rsidR="00B234D5">
        <w:t xml:space="preserve">recording of frequency events such as </w:t>
      </w:r>
      <w:r>
        <w:t xml:space="preserve">mortality, pneumonia and arrhythmias, and; (2) effectiveness of therapeutic hypothermia as a </w:t>
      </w:r>
      <w:proofErr w:type="spellStart"/>
      <w:r>
        <w:t>neuroprotectant</w:t>
      </w:r>
      <w:proofErr w:type="spellEnd"/>
      <w:r>
        <w:t xml:space="preserve"> to improve neurological outcome based on GOS. Analyses </w:t>
      </w:r>
      <w:proofErr w:type="gramStart"/>
      <w:r>
        <w:t>were conducted</w:t>
      </w:r>
      <w:proofErr w:type="gramEnd"/>
      <w:r>
        <w:t xml:space="preserve"> to examine the effects on the safety and effectiveness of therapeutic hypothermia of several parameters, such as: varying target temperatures, durations of maintained hypothermia, method of induced hypothermia, the rate at which patients were rewarmed. The inf</w:t>
      </w:r>
      <w:r w:rsidR="00862D1E">
        <w:t xml:space="preserve">luence of age and </w:t>
      </w:r>
      <w:r w:rsidR="003338FD">
        <w:t>type</w:t>
      </w:r>
      <w:r w:rsidR="00862D1E">
        <w:t xml:space="preserve"> of trial</w:t>
      </w:r>
      <w:r w:rsidR="003338FD">
        <w:t xml:space="preserve"> (</w:t>
      </w:r>
      <w:proofErr w:type="spellStart"/>
      <w:r w:rsidR="003338FD">
        <w:t>randomised</w:t>
      </w:r>
      <w:proofErr w:type="spellEnd"/>
      <w:r w:rsidR="003338FD">
        <w:t xml:space="preserve"> controlled </w:t>
      </w:r>
      <w:r w:rsidR="00862D1E">
        <w:t>vs observational</w:t>
      </w:r>
      <w:r w:rsidR="003338FD">
        <w:t>)</w:t>
      </w:r>
      <w:r w:rsidR="00862D1E">
        <w:t xml:space="preserve"> </w:t>
      </w:r>
      <w:r>
        <w:t>on the safety and effectiveness of therapeutic hypothermia</w:t>
      </w:r>
      <w:r w:rsidR="00862D1E" w:rsidRPr="00862D1E">
        <w:t xml:space="preserve"> </w:t>
      </w:r>
      <w:proofErr w:type="gramStart"/>
      <w:r w:rsidR="00862D1E">
        <w:t>were assessed</w:t>
      </w:r>
      <w:proofErr w:type="gramEnd"/>
      <w:r>
        <w:t xml:space="preserve">. Target temperatures from some original studies were given as ranges: “mild” if the lowest temperature in the range was </w:t>
      </w:r>
      <w:r>
        <w:rPr>
          <w:rFonts w:cs="Times New Roman"/>
        </w:rPr>
        <w:t>≥</w:t>
      </w:r>
      <w:r>
        <w:t>33</w:t>
      </w:r>
      <w:r w:rsidRPr="00943B0B">
        <w:rPr>
          <w:rFonts w:ascii="Times" w:hAnsi="Times" w:cs="American Typewriter"/>
        </w:rPr>
        <w:t>℃</w:t>
      </w:r>
      <w:r>
        <w:t xml:space="preserve"> or “moderate” if the lowest temperature in the range </w:t>
      </w:r>
      <w:r w:rsidR="00445922">
        <w:t>was &lt;</w:t>
      </w:r>
      <w:r>
        <w:t>33</w:t>
      </w:r>
      <w:r w:rsidRPr="00943B0B">
        <w:rPr>
          <w:rFonts w:ascii="Times" w:hAnsi="Times"/>
        </w:rPr>
        <w:t>℃</w:t>
      </w:r>
      <w:r>
        <w:t>.</w:t>
      </w:r>
      <w:r>
        <w:rPr>
          <w:rFonts w:ascii="Lucida Grande" w:hAnsi="Lucida Grande"/>
        </w:rPr>
        <w:t xml:space="preserve"> </w:t>
      </w:r>
    </w:p>
    <w:p w14:paraId="6490D52F" w14:textId="77777777" w:rsidR="00395906" w:rsidRPr="00395906" w:rsidRDefault="00395906" w:rsidP="002160A9">
      <w:pPr>
        <w:pStyle w:val="Body"/>
        <w:spacing w:line="480" w:lineRule="auto"/>
        <w:rPr>
          <w:rFonts w:ascii="Lucida Grande" w:hAnsi="Lucida Grande"/>
        </w:rPr>
      </w:pPr>
    </w:p>
    <w:p w14:paraId="1F19FA02" w14:textId="053EF17F" w:rsidR="002212FE" w:rsidRPr="00EB07A3" w:rsidRDefault="005F6033" w:rsidP="002160A9">
      <w:pPr>
        <w:pStyle w:val="NoSpacing"/>
        <w:spacing w:line="480" w:lineRule="auto"/>
        <w:rPr>
          <w:b/>
          <w:lang w:val="en-US"/>
        </w:rPr>
      </w:pPr>
      <w:bookmarkStart w:id="4" w:name="_Toc6"/>
      <w:r w:rsidRPr="00833970">
        <w:rPr>
          <w:b/>
          <w:lang w:val="en-US"/>
        </w:rPr>
        <w:t xml:space="preserve">Statistical </w:t>
      </w:r>
      <w:bookmarkEnd w:id="4"/>
      <w:r w:rsidR="005B648A" w:rsidRPr="00833970">
        <w:rPr>
          <w:b/>
          <w:lang w:val="en-US"/>
        </w:rPr>
        <w:t>A</w:t>
      </w:r>
      <w:r w:rsidR="00267597" w:rsidRPr="00833970">
        <w:rPr>
          <w:b/>
          <w:lang w:val="en-US"/>
        </w:rPr>
        <w:t>nalysis</w:t>
      </w:r>
    </w:p>
    <w:p w14:paraId="35AAD26E" w14:textId="659EDBD0" w:rsidR="00B51914" w:rsidRDefault="005F6033" w:rsidP="00F522D9">
      <w:pPr>
        <w:pStyle w:val="Default"/>
        <w:spacing w:line="480" w:lineRule="auto"/>
        <w:ind w:right="334" w:firstLine="720"/>
        <w:rPr>
          <w:rFonts w:ascii="Times New Roman" w:hAnsi="Times New Roman"/>
          <w:sz w:val="24"/>
          <w:szCs w:val="24"/>
        </w:rPr>
      </w:pPr>
      <w:r>
        <w:rPr>
          <w:rFonts w:ascii="Times New Roman" w:hAnsi="Times New Roman"/>
          <w:sz w:val="24"/>
          <w:szCs w:val="24"/>
          <w:lang w:val="en-US"/>
        </w:rPr>
        <w:lastRenderedPageBreak/>
        <w:t>Pooled</w:t>
      </w:r>
      <w:r w:rsidR="00B31C79">
        <w:rPr>
          <w:rFonts w:ascii="Times New Roman" w:hAnsi="Times New Roman"/>
          <w:sz w:val="24"/>
          <w:szCs w:val="24"/>
          <w:lang w:val="en-US"/>
        </w:rPr>
        <w:t xml:space="preserve"> </w:t>
      </w:r>
      <w:r>
        <w:rPr>
          <w:rFonts w:ascii="Times New Roman" w:hAnsi="Times New Roman"/>
          <w:sz w:val="24"/>
          <w:szCs w:val="24"/>
          <w:lang w:val="en-US"/>
        </w:rPr>
        <w:t xml:space="preserve">risk ratios </w:t>
      </w:r>
      <w:proofErr w:type="gramStart"/>
      <w:r>
        <w:rPr>
          <w:rFonts w:ascii="Times New Roman" w:hAnsi="Times New Roman"/>
          <w:sz w:val="24"/>
          <w:szCs w:val="24"/>
          <w:lang w:val="en-US"/>
        </w:rPr>
        <w:t>were calculated</w:t>
      </w:r>
      <w:proofErr w:type="gramEnd"/>
      <w:r>
        <w:rPr>
          <w:rFonts w:ascii="Times New Roman" w:hAnsi="Times New Roman"/>
          <w:sz w:val="24"/>
          <w:szCs w:val="24"/>
          <w:lang w:val="en-US"/>
        </w:rPr>
        <w:t xml:space="preserve"> with 95% confidence intervals (CI) </w:t>
      </w:r>
      <w:r w:rsidR="001C16F9">
        <w:rPr>
          <w:rFonts w:ascii="Times New Roman" w:hAnsi="Times New Roman"/>
          <w:sz w:val="24"/>
          <w:szCs w:val="24"/>
          <w:lang w:val="en-US"/>
        </w:rPr>
        <w:t>by</w:t>
      </w:r>
      <w:r>
        <w:rPr>
          <w:rFonts w:ascii="Times New Roman" w:hAnsi="Times New Roman"/>
          <w:sz w:val="24"/>
          <w:szCs w:val="24"/>
          <w:lang w:val="en-US"/>
        </w:rPr>
        <w:t xml:space="preserve"> random effect model for analyses using dichotomous outcomes. Mean difference was calculated with 95% CI for continuous data outcomes. Funnel plots </w:t>
      </w:r>
      <w:proofErr w:type="gramStart"/>
      <w:r>
        <w:rPr>
          <w:rFonts w:ascii="Times New Roman" w:hAnsi="Times New Roman"/>
          <w:sz w:val="24"/>
          <w:szCs w:val="24"/>
          <w:lang w:val="en-US"/>
        </w:rPr>
        <w:t>were constructed</w:t>
      </w:r>
      <w:proofErr w:type="gramEnd"/>
      <w:r>
        <w:rPr>
          <w:rFonts w:ascii="Times New Roman" w:hAnsi="Times New Roman"/>
          <w:sz w:val="24"/>
          <w:szCs w:val="24"/>
          <w:lang w:val="en-US"/>
        </w:rPr>
        <w:t xml:space="preserve"> to </w:t>
      </w:r>
      <w:r w:rsidR="00A31173">
        <w:rPr>
          <w:rFonts w:ascii="Times New Roman" w:hAnsi="Times New Roman"/>
          <w:sz w:val="24"/>
          <w:szCs w:val="24"/>
          <w:lang w:val="en-US"/>
        </w:rPr>
        <w:t>assess</w:t>
      </w:r>
      <w:r>
        <w:rPr>
          <w:rFonts w:ascii="Times New Roman" w:hAnsi="Times New Roman"/>
          <w:sz w:val="24"/>
          <w:szCs w:val="24"/>
          <w:lang w:val="en-US"/>
        </w:rPr>
        <w:t xml:space="preserve"> publication bias. Statistical analysis was performed using Review Manager </w:t>
      </w:r>
      <w:proofErr w:type="gramStart"/>
      <w:r>
        <w:rPr>
          <w:rFonts w:ascii="Times New Roman" w:hAnsi="Times New Roman"/>
          <w:sz w:val="24"/>
          <w:szCs w:val="24"/>
          <w:lang w:val="en-US"/>
        </w:rPr>
        <w:t>version</w:t>
      </w:r>
      <w:proofErr w:type="gramEnd"/>
      <w:r>
        <w:rPr>
          <w:rFonts w:ascii="Times New Roman" w:hAnsi="Times New Roman"/>
          <w:sz w:val="24"/>
          <w:szCs w:val="24"/>
          <w:lang w:val="en-US"/>
        </w:rPr>
        <w:t xml:space="preserve"> 5.</w:t>
      </w:r>
      <w:r>
        <w:rPr>
          <w:rFonts w:ascii="Times New Roman" w:hAnsi="Times New Roman"/>
          <w:sz w:val="24"/>
          <w:szCs w:val="24"/>
        </w:rPr>
        <w:t>3.</w:t>
      </w:r>
    </w:p>
    <w:p w14:paraId="234F68C2" w14:textId="77777777" w:rsidR="00395906" w:rsidRDefault="00395906" w:rsidP="002160A9">
      <w:pPr>
        <w:pStyle w:val="Default"/>
        <w:spacing w:line="480" w:lineRule="auto"/>
        <w:ind w:right="334"/>
        <w:rPr>
          <w:rFonts w:ascii="Times New Roman" w:hAnsi="Times New Roman"/>
          <w:sz w:val="24"/>
          <w:szCs w:val="24"/>
        </w:rPr>
      </w:pPr>
    </w:p>
    <w:p w14:paraId="0AD41776" w14:textId="3193916E" w:rsidR="00395906" w:rsidRPr="00616ED1" w:rsidRDefault="00395906" w:rsidP="002160A9">
      <w:pPr>
        <w:pStyle w:val="Body"/>
        <w:spacing w:line="480" w:lineRule="auto"/>
        <w:rPr>
          <w:rFonts w:asciiTheme="minorHAnsi" w:hAnsiTheme="minorHAnsi" w:cstheme="minorHAnsi"/>
          <w:b/>
        </w:rPr>
      </w:pPr>
      <w:r w:rsidRPr="00616ED1">
        <w:rPr>
          <w:rFonts w:asciiTheme="minorHAnsi" w:hAnsiTheme="minorHAnsi" w:cstheme="minorHAnsi"/>
          <w:b/>
        </w:rPr>
        <w:t>Patient Involvement</w:t>
      </w:r>
    </w:p>
    <w:p w14:paraId="3872978B" w14:textId="35E30E22" w:rsidR="00395906" w:rsidRPr="00395906" w:rsidRDefault="00395906" w:rsidP="00F522D9">
      <w:pPr>
        <w:pStyle w:val="Body"/>
        <w:spacing w:line="480" w:lineRule="auto"/>
        <w:ind w:firstLine="720"/>
        <w:rPr>
          <w:rFonts w:asciiTheme="minorHAnsi" w:eastAsia="Times New Roman" w:hAnsiTheme="minorHAnsi" w:cstheme="minorHAnsi"/>
        </w:rPr>
      </w:pPr>
      <w:r w:rsidRPr="000C049B">
        <w:rPr>
          <w:rFonts w:asciiTheme="minorHAnsi" w:hAnsiTheme="minorHAnsi" w:cstheme="minorHAnsi"/>
        </w:rPr>
        <w:t xml:space="preserve">Patients were not directly involved in this study as it is a meta-analysis. </w:t>
      </w:r>
    </w:p>
    <w:p w14:paraId="3D2BA97D" w14:textId="77777777" w:rsidR="00004382" w:rsidRPr="003F17DF" w:rsidRDefault="00004382" w:rsidP="002160A9">
      <w:pPr>
        <w:pStyle w:val="Default"/>
        <w:spacing w:line="480" w:lineRule="auto"/>
        <w:ind w:right="334"/>
        <w:rPr>
          <w:rFonts w:ascii="Times New Roman" w:eastAsia="Times New Roman" w:hAnsi="Times New Roman" w:cs="Times New Roman"/>
        </w:rPr>
      </w:pPr>
    </w:p>
    <w:p w14:paraId="4274B532" w14:textId="6FB394E8" w:rsidR="007C232F" w:rsidRDefault="007C232F" w:rsidP="00EB07A3">
      <w:pPr>
        <w:pStyle w:val="Body"/>
        <w:spacing w:line="480" w:lineRule="auto"/>
        <w:rPr>
          <w:b/>
        </w:rPr>
      </w:pPr>
      <w:r w:rsidRPr="00833970">
        <w:rPr>
          <w:b/>
        </w:rPr>
        <w:t>Results</w:t>
      </w:r>
      <w:bookmarkStart w:id="5" w:name="_Toc8"/>
    </w:p>
    <w:p w14:paraId="533A81B1" w14:textId="77777777" w:rsidR="00EB07A3" w:rsidRPr="00EB07A3" w:rsidRDefault="00EB07A3" w:rsidP="00EB07A3">
      <w:pPr>
        <w:pStyle w:val="Body"/>
        <w:spacing w:line="480" w:lineRule="auto"/>
        <w:rPr>
          <w:b/>
        </w:rPr>
      </w:pPr>
    </w:p>
    <w:p w14:paraId="4298D4D3" w14:textId="58D18683" w:rsidR="002212FE" w:rsidRPr="00EB07A3" w:rsidRDefault="003325B7" w:rsidP="002160A9">
      <w:pPr>
        <w:pStyle w:val="NoSpacing"/>
        <w:spacing w:line="480" w:lineRule="auto"/>
        <w:rPr>
          <w:b/>
          <w:lang w:val="en-US"/>
        </w:rPr>
      </w:pPr>
      <w:r w:rsidRPr="00833970">
        <w:rPr>
          <w:b/>
          <w:lang w:val="en-US"/>
        </w:rPr>
        <w:t>Study Characteristics</w:t>
      </w:r>
    </w:p>
    <w:p w14:paraId="67FF50BA" w14:textId="7CBF5A61" w:rsidR="00F106BF" w:rsidRDefault="00F14837" w:rsidP="00F522D9">
      <w:pPr>
        <w:pStyle w:val="Body"/>
        <w:spacing w:line="480" w:lineRule="auto"/>
        <w:ind w:firstLine="720"/>
      </w:pPr>
      <w:r>
        <w:t>Of</w:t>
      </w:r>
      <w:r w:rsidR="003325B7">
        <w:t xml:space="preserve"> </w:t>
      </w:r>
      <w:r w:rsidR="00B31C79">
        <w:t>1523</w:t>
      </w:r>
      <w:r w:rsidR="003325B7">
        <w:t xml:space="preserve"> records identified, </w:t>
      </w:r>
      <w:bookmarkEnd w:id="5"/>
      <w:r w:rsidR="00640450">
        <w:t>49</w:t>
      </w:r>
      <w:r w:rsidR="005F6033">
        <w:t xml:space="preserve"> studies</w:t>
      </w:r>
      <w:r w:rsidR="003325B7">
        <w:t xml:space="preserve"> </w:t>
      </w:r>
      <w:r w:rsidR="007C232F">
        <w:t>(</w:t>
      </w:r>
      <w:r w:rsidR="00943B0B" w:rsidRPr="00943B0B">
        <w:t>2</w:t>
      </w:r>
      <w:r w:rsidR="00640450">
        <w:t>8</w:t>
      </w:r>
      <w:r w:rsidR="00943B0B" w:rsidRPr="00943B0B">
        <w:t xml:space="preserve"> RCTs, 21</w:t>
      </w:r>
      <w:r w:rsidR="007C232F">
        <w:t xml:space="preserve"> observational) </w:t>
      </w:r>
      <w:r w:rsidR="003325B7">
        <w:t>met eligibility criteria</w:t>
      </w:r>
      <w:r w:rsidR="005F6033">
        <w:t xml:space="preserve"> </w:t>
      </w:r>
      <w:r w:rsidR="00A31173">
        <w:t>(</w:t>
      </w:r>
      <w:r w:rsidR="00C01F64">
        <w:t>F</w:t>
      </w:r>
      <w:r w:rsidR="0051399D">
        <w:t xml:space="preserve">ig </w:t>
      </w:r>
      <w:r w:rsidR="00A31173">
        <w:t>1)</w:t>
      </w:r>
      <w:r w:rsidR="000A62B2">
        <w:t xml:space="preserve"> </w:t>
      </w:r>
      <w:r w:rsidR="000A62B2">
        <w:fldChar w:fldCharType="begin">
          <w:fldData xml:space="preserve">b3VybmFsIEFydGljbGUiPjE3PC9yZWYtdHlwZT48Y29udHJpYnV0b3JzPjxhdXRob3JzPjxhdXRo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</w:fldData>
        </w:fldChar>
      </w:r>
      <w:r w:rsidR="008812F8">
        <w:instrText xml:space="preserve"> ADDIN EN.CITE </w:instrText>
      </w:r>
      <w:r w:rsidR="008812F8">
        <w:fldChar w:fldCharType="begin">
          <w:fldData xml:space="preserve">PEVuZE5vdGU+PENpdGU+PEF1dGhvcj5BaWJpa2k8L0F1dGhvcj48WWVhcj4yMDAwPC9ZZWFyPjxS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==
</w:fldData>
        </w:fldChar>
      </w:r>
      <w:r w:rsidR="008812F8">
        <w:instrText xml:space="preserve"> ADDIN EN.CITE.DATA </w:instrText>
      </w:r>
      <w:r w:rsidR="008812F8">
        <w:fldChar w:fldCharType="end"/>
      </w:r>
      <w:r w:rsidR="008812F8">
        <w:fldChar w:fldCharType="begin">
          <w:fldData xml:space="preserve">b3VybmFsIEFydGljbGUiPjE3PC9yZWYtdHlwZT48Y29udHJpYnV0b3JzPjxhdXRob3JzPjxhdXRo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</w:fldData>
        </w:fldChar>
      </w:r>
      <w:r w:rsidR="008812F8">
        <w:instrText xml:space="preserve"> ADDIN EN.CITE.DATA </w:instrText>
      </w:r>
      <w:r w:rsidR="008812F8">
        <w:fldChar w:fldCharType="end"/>
      </w:r>
      <w:r w:rsidR="000A62B2">
        <w:fldChar w:fldCharType="separate"/>
      </w:r>
      <w:r w:rsidR="008812F8">
        <w:rPr>
          <w:noProof/>
        </w:rPr>
        <w:t>(14-62)</w:t>
      </w:r>
      <w:r w:rsidR="000A62B2">
        <w:fldChar w:fldCharType="end"/>
      </w:r>
      <w:r w:rsidR="00F522D9">
        <w:t>.</w:t>
      </w:r>
      <w:r w:rsidR="003325B7">
        <w:t xml:space="preserve"> </w:t>
      </w:r>
      <w:r w:rsidR="005F6033">
        <w:t>In total</w:t>
      </w:r>
      <w:r w:rsidR="003325B7">
        <w:t>,</w:t>
      </w:r>
      <w:r w:rsidR="005F6033">
        <w:t xml:space="preserve"> </w:t>
      </w:r>
      <w:r w:rsidR="00640450" w:rsidRPr="00640450">
        <w:t>3848</w:t>
      </w:r>
      <w:r w:rsidR="005F6033">
        <w:t xml:space="preserve"> patients </w:t>
      </w:r>
      <w:r w:rsidR="007C232F">
        <w:t xml:space="preserve">(73.4% male) </w:t>
      </w:r>
      <w:r w:rsidR="005F6033">
        <w:t>were included</w:t>
      </w:r>
      <w:r w:rsidR="007C232F">
        <w:t xml:space="preserve"> (</w:t>
      </w:r>
      <w:r w:rsidR="00640450">
        <w:t xml:space="preserve">1922 </w:t>
      </w:r>
      <w:r w:rsidR="00CD1313">
        <w:t xml:space="preserve">therapeutic </w:t>
      </w:r>
      <w:r w:rsidR="005F6033">
        <w:t xml:space="preserve">hypothermia </w:t>
      </w:r>
      <w:r w:rsidR="005F6033" w:rsidRPr="00E63110">
        <w:t>group</w:t>
      </w:r>
      <w:r w:rsidR="00CD1313">
        <w:t xml:space="preserve"> (TH)</w:t>
      </w:r>
      <w:r w:rsidR="007C232F" w:rsidRPr="00E63110">
        <w:t xml:space="preserve">; </w:t>
      </w:r>
      <w:r w:rsidR="00640450">
        <w:t xml:space="preserve">1926 </w:t>
      </w:r>
      <w:proofErr w:type="spellStart"/>
      <w:r w:rsidR="00CD1313">
        <w:t>normothermic</w:t>
      </w:r>
      <w:proofErr w:type="spellEnd"/>
      <w:r w:rsidR="005F6033" w:rsidRPr="00E63110">
        <w:t xml:space="preserve"> control group</w:t>
      </w:r>
      <w:r w:rsidR="007C232F" w:rsidRPr="00E63110">
        <w:t>)</w:t>
      </w:r>
      <w:r w:rsidR="005F6033" w:rsidRPr="00E63110">
        <w:t xml:space="preserve">. </w:t>
      </w:r>
      <w:r w:rsidR="007C232F" w:rsidRPr="00E63110">
        <w:t>The majority (</w:t>
      </w:r>
      <w:r w:rsidR="005F6033" w:rsidRPr="00E63110">
        <w:t>4</w:t>
      </w:r>
      <w:r w:rsidR="00640450">
        <w:t>1</w:t>
      </w:r>
      <w:r w:rsidR="005F6033" w:rsidRPr="00E63110">
        <w:t xml:space="preserve"> studies</w:t>
      </w:r>
      <w:r w:rsidR="007C232F" w:rsidRPr="00E63110">
        <w:t>)</w:t>
      </w:r>
      <w:r w:rsidR="005F6033" w:rsidRPr="00E63110">
        <w:t xml:space="preserve"> </w:t>
      </w:r>
      <w:r w:rsidR="003C5D47" w:rsidRPr="00E63110">
        <w:t xml:space="preserve">used </w:t>
      </w:r>
      <w:r w:rsidR="005F6033" w:rsidRPr="00E63110">
        <w:t xml:space="preserve">adult patients </w:t>
      </w:r>
      <w:r w:rsidR="007C232F" w:rsidRPr="00E63110">
        <w:t>with</w:t>
      </w:r>
      <w:r w:rsidR="005F6033" w:rsidRPr="00E63110">
        <w:t xml:space="preserve"> </w:t>
      </w:r>
      <w:r w:rsidR="00A55A8C" w:rsidRPr="00E63110">
        <w:t xml:space="preserve">43 </w:t>
      </w:r>
      <w:r w:rsidR="005F6033" w:rsidRPr="00E63110">
        <w:t xml:space="preserve">studies </w:t>
      </w:r>
      <w:r w:rsidR="003C5D47" w:rsidRPr="00E63110">
        <w:t>using</w:t>
      </w:r>
      <w:r w:rsidR="007C232F" w:rsidRPr="00E63110">
        <w:t xml:space="preserve"> </w:t>
      </w:r>
      <w:r w:rsidR="005F6033" w:rsidRPr="00E63110">
        <w:t xml:space="preserve">patients with a GCS </w:t>
      </w:r>
      <w:r w:rsidRPr="00E63110">
        <w:rPr>
          <w:rFonts w:cs="Times New Roman"/>
        </w:rPr>
        <w:t>≤</w:t>
      </w:r>
      <w:r w:rsidR="00A55A8C" w:rsidRPr="00E63110">
        <w:t>7</w:t>
      </w:r>
      <w:r w:rsidR="007C232F" w:rsidRPr="00E63110">
        <w:t xml:space="preserve"> (</w:t>
      </w:r>
      <w:r w:rsidR="00787F3C">
        <w:t xml:space="preserve">Supplementary </w:t>
      </w:r>
      <w:r w:rsidR="005F6033" w:rsidRPr="00E63110">
        <w:t>Table</w:t>
      </w:r>
      <w:r w:rsidR="007C232F" w:rsidRPr="00E63110">
        <w:t>)</w:t>
      </w:r>
      <w:r w:rsidR="005F6033" w:rsidRPr="00E63110">
        <w:t>.</w:t>
      </w:r>
      <w:r w:rsidR="00CA3CAC">
        <w:t xml:space="preserve"> </w:t>
      </w:r>
    </w:p>
    <w:p w14:paraId="358F7915" w14:textId="77777777" w:rsidR="00DE6B60" w:rsidRDefault="00DE6B60" w:rsidP="00F522D9">
      <w:pPr>
        <w:pStyle w:val="Body"/>
        <w:spacing w:line="480" w:lineRule="auto"/>
        <w:ind w:firstLine="720"/>
      </w:pPr>
    </w:p>
    <w:p w14:paraId="5DA1B8B5" w14:textId="2037E753" w:rsidR="00384010" w:rsidRPr="00384010" w:rsidRDefault="001B25F0" w:rsidP="002160A9">
      <w:pPr>
        <w:pStyle w:val="Body"/>
        <w:spacing w:line="480" w:lineRule="auto"/>
        <w:rPr>
          <w:b/>
        </w:rPr>
      </w:pPr>
      <w:r w:rsidRPr="00384010">
        <w:rPr>
          <w:b/>
        </w:rPr>
        <w:t xml:space="preserve">Adult </w:t>
      </w:r>
      <w:r w:rsidR="00384010" w:rsidRPr="00384010">
        <w:rPr>
          <w:b/>
        </w:rPr>
        <w:t>studies</w:t>
      </w:r>
    </w:p>
    <w:p w14:paraId="2F3274B6" w14:textId="72F91618" w:rsidR="00B51914" w:rsidRPr="00EB07A3" w:rsidRDefault="00A02A2A" w:rsidP="00EB07A3">
      <w:pPr>
        <w:pStyle w:val="NoSpacing"/>
        <w:spacing w:line="480" w:lineRule="auto"/>
        <w:rPr>
          <w:b/>
          <w:lang w:val="en-US"/>
        </w:rPr>
      </w:pPr>
      <w:r w:rsidRPr="00833970">
        <w:rPr>
          <w:b/>
          <w:lang w:val="en-US"/>
        </w:rPr>
        <w:t xml:space="preserve">Effect of Therapeutic Hypothermia on </w:t>
      </w:r>
      <w:proofErr w:type="spellStart"/>
      <w:r w:rsidRPr="00833970">
        <w:rPr>
          <w:b/>
          <w:lang w:val="en-US"/>
        </w:rPr>
        <w:t>Favourable</w:t>
      </w:r>
      <w:proofErr w:type="spellEnd"/>
      <w:r w:rsidRPr="00833970">
        <w:rPr>
          <w:b/>
          <w:lang w:val="en-US"/>
        </w:rPr>
        <w:t xml:space="preserve"> Neurological Outcome</w:t>
      </w:r>
    </w:p>
    <w:p w14:paraId="33DC4D34" w14:textId="435BB907" w:rsidR="00B9195D" w:rsidRDefault="005F6033" w:rsidP="00EB07A3">
      <w:pPr>
        <w:pStyle w:val="Body"/>
        <w:spacing w:line="480" w:lineRule="auto"/>
        <w:ind w:firstLine="720"/>
      </w:pPr>
      <w:r>
        <w:t xml:space="preserve">A significant 35% increase in </w:t>
      </w:r>
      <w:proofErr w:type="spellStart"/>
      <w:r>
        <w:t>favourable</w:t>
      </w:r>
      <w:proofErr w:type="spellEnd"/>
      <w:r>
        <w:t xml:space="preserve"> outcomes </w:t>
      </w:r>
      <w:proofErr w:type="gramStart"/>
      <w:r>
        <w:t>was seen</w:t>
      </w:r>
      <w:proofErr w:type="gramEnd"/>
      <w:r>
        <w:t xml:space="preserve"> i</w:t>
      </w:r>
      <w:r w:rsidR="005B3208">
        <w:t xml:space="preserve">n adults </w:t>
      </w:r>
      <w:r w:rsidR="00895D93">
        <w:t xml:space="preserve">when patients were treated with therapeutic hypothermia </w:t>
      </w:r>
      <w:r w:rsidR="005B3208">
        <w:t>(</w:t>
      </w:r>
      <w:r w:rsidR="00AF5245">
        <w:t xml:space="preserve">35 studies; 1561 TH; 1548 controls; </w:t>
      </w:r>
      <w:r w:rsidR="005B3208">
        <w:t>RR 1.35; 95% CI 1.18-</w:t>
      </w:r>
      <w:r w:rsidR="00AF78A9">
        <w:t>1.54; P &lt; 0.00001</w:t>
      </w:r>
      <w:r>
        <w:t>)</w:t>
      </w:r>
      <w:r w:rsidR="00CD1313">
        <w:t xml:space="preserve">. </w:t>
      </w:r>
      <w:r w:rsidR="00A02A2A" w:rsidRPr="00B54161">
        <w:t xml:space="preserve">Moreover, this beneficial effect </w:t>
      </w:r>
      <w:r w:rsidR="00787F3C">
        <w:t xml:space="preserve">in adults </w:t>
      </w:r>
      <w:r w:rsidR="00A02A2A" w:rsidRPr="00B54161">
        <w:t>was maintained in long-term (up to 24 months</w:t>
      </w:r>
      <w:r w:rsidR="00F522D9">
        <w:t xml:space="preserve">) </w:t>
      </w:r>
      <w:r w:rsidR="00671A17" w:rsidRPr="00B54161">
        <w:fldChar w:fldCharType="begin">
          <w:fldData xml:space="preserve">PEVuZE5vdGU+PENpdGU+PEF1dGhvcj5KaWFuZzwvQXV0aG9yPjxZZWFyPjIwMDA8L1llYXI+PFJl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</w:fldData>
        </w:fldChar>
      </w:r>
      <w:r w:rsidR="000A62B2">
        <w:instrText xml:space="preserve"> ADDIN EN.CITE </w:instrText>
      </w:r>
      <w:r w:rsidR="000A62B2">
        <w:fldChar w:fldCharType="begin">
          <w:fldData xml:space="preserve">PEVuZE5vdGU+PENpdGU+PEF1dGhvcj5KaWFuZzwvQXV0aG9yPjxZZWFyPjIwMDA8L1llYXI+PFJl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</w:fldData>
        </w:fldChar>
      </w:r>
      <w:r w:rsidR="000A62B2">
        <w:instrText xml:space="preserve"> ADDIN EN.CITE.DATA </w:instrText>
      </w:r>
      <w:r w:rsidR="000A62B2">
        <w:fldChar w:fldCharType="end"/>
      </w:r>
      <w:r w:rsidR="00671A17" w:rsidRPr="00B54161">
        <w:fldChar w:fldCharType="separate"/>
      </w:r>
      <w:r w:rsidR="000A62B2">
        <w:rPr>
          <w:noProof/>
        </w:rPr>
        <w:t>(31, 34, 37, 41, 42)</w:t>
      </w:r>
      <w:r w:rsidR="00671A17" w:rsidRPr="00B54161">
        <w:fldChar w:fldCharType="end"/>
      </w:r>
      <w:r w:rsidR="00A02A2A" w:rsidRPr="00B54161">
        <w:t xml:space="preserve"> follow-up (208 TH; 192 controls; RR 1.64; 95% CI 1.33-1.55; P &lt; 0.00001). </w:t>
      </w:r>
    </w:p>
    <w:p w14:paraId="2315B3EE" w14:textId="7BD116AC" w:rsidR="00E00AB5" w:rsidRDefault="005F6033" w:rsidP="00F522D9">
      <w:pPr>
        <w:pStyle w:val="Body"/>
        <w:spacing w:line="480" w:lineRule="auto"/>
        <w:ind w:firstLine="720"/>
      </w:pPr>
      <w:r>
        <w:lastRenderedPageBreak/>
        <w:t xml:space="preserve">To ascertain a quantitative result for the level of neurological improvement seen in adults, a </w:t>
      </w:r>
      <w:r w:rsidR="000143F1">
        <w:t xml:space="preserve">mean difference </w:t>
      </w:r>
      <w:r>
        <w:t xml:space="preserve">analysis </w:t>
      </w:r>
      <w:proofErr w:type="gramStart"/>
      <w:r>
        <w:t xml:space="preserve">was </w:t>
      </w:r>
      <w:r w:rsidR="00E00AB5">
        <w:t>conducted</w:t>
      </w:r>
      <w:proofErr w:type="gramEnd"/>
      <w:r>
        <w:t xml:space="preserve"> to compare </w:t>
      </w:r>
      <w:r w:rsidR="000143F1">
        <w:t xml:space="preserve">differences in </w:t>
      </w:r>
      <w:r>
        <w:t>mean GOS scores. GOS scores are significantly improved by 0.58 points fo</w:t>
      </w:r>
      <w:r w:rsidR="005B3208">
        <w:t>r adults (</w:t>
      </w:r>
      <w:r w:rsidR="00343EAA">
        <w:t xml:space="preserve">24 studies; 985 </w:t>
      </w:r>
      <w:r w:rsidR="00AF5245">
        <w:t>TH</w:t>
      </w:r>
      <w:r w:rsidR="00343EAA">
        <w:t xml:space="preserve">; 955 </w:t>
      </w:r>
      <w:r w:rsidR="00AF5245">
        <w:t>controls</w:t>
      </w:r>
      <w:r w:rsidR="00343EAA">
        <w:t xml:space="preserve">; </w:t>
      </w:r>
      <w:r w:rsidR="005B3208">
        <w:t>MD 0.58; 95% CI 0.30-</w:t>
      </w:r>
      <w:r>
        <w:t>0.87</w:t>
      </w:r>
      <w:r w:rsidR="009F7C4B">
        <w:t>; P &lt; 0.0001</w:t>
      </w:r>
      <w:r>
        <w:t>)</w:t>
      </w:r>
      <w:r w:rsidR="00E00AB5">
        <w:t xml:space="preserve">. </w:t>
      </w:r>
    </w:p>
    <w:p w14:paraId="37C7DE47" w14:textId="77777777" w:rsidR="005B3208" w:rsidRDefault="005B3208" w:rsidP="002160A9">
      <w:pPr>
        <w:pStyle w:val="Body"/>
        <w:spacing w:line="480" w:lineRule="auto"/>
      </w:pPr>
    </w:p>
    <w:p w14:paraId="5A11F297" w14:textId="77821972" w:rsidR="00A02A2A" w:rsidRPr="00EB07A3" w:rsidRDefault="00A02A2A" w:rsidP="00EB07A3">
      <w:pPr>
        <w:pStyle w:val="NoSpacing"/>
        <w:spacing w:line="480" w:lineRule="auto"/>
        <w:rPr>
          <w:b/>
        </w:rPr>
      </w:pPr>
      <w:r w:rsidRPr="00833970">
        <w:rPr>
          <w:b/>
          <w:lang w:val="en-US"/>
        </w:rPr>
        <w:t>Effect of Therapeutic Hypothermia on Mortality</w:t>
      </w:r>
      <w:r w:rsidRPr="00833970">
        <w:rPr>
          <w:b/>
        </w:rPr>
        <w:t xml:space="preserve"> </w:t>
      </w:r>
    </w:p>
    <w:p w14:paraId="4E44DD8C" w14:textId="49019D71" w:rsidR="00B51914" w:rsidRDefault="005F6033" w:rsidP="00F522D9">
      <w:pPr>
        <w:pStyle w:val="Body"/>
        <w:spacing w:line="480" w:lineRule="auto"/>
        <w:ind w:firstLine="720"/>
      </w:pPr>
      <w:r>
        <w:t xml:space="preserve">A significant reduction in mortality rates was seen with adult patients </w:t>
      </w:r>
      <w:r w:rsidR="003C5D47">
        <w:t xml:space="preserve">treated with therapeutic hypothermia </w:t>
      </w:r>
      <w:r w:rsidR="00343EAA">
        <w:t xml:space="preserve">(39 studies; 1710 </w:t>
      </w:r>
      <w:r w:rsidR="00AF5245">
        <w:t>TH; 1716 controls</w:t>
      </w:r>
      <w:r w:rsidR="00343EAA">
        <w:t xml:space="preserve">) </w:t>
      </w:r>
      <w:r>
        <w:t>with 18% decrease i</w:t>
      </w:r>
      <w:r w:rsidR="005B3208">
        <w:t>n deaths (RR 0.82; 95% CI 0.70-</w:t>
      </w:r>
      <w:r w:rsidR="009F7C4B">
        <w:t>0.96; P = 0.01</w:t>
      </w:r>
      <w:r>
        <w:t>)</w:t>
      </w:r>
      <w:r w:rsidR="00384010">
        <w:t xml:space="preserve">. </w:t>
      </w:r>
      <w:r w:rsidR="00845183">
        <w:t>H</w:t>
      </w:r>
      <w:r w:rsidR="00FF6851">
        <w:t>eterogeneity</w:t>
      </w:r>
      <w:r w:rsidR="00845183">
        <w:t xml:space="preserve"> was observed within adult studies</w:t>
      </w:r>
      <w:r w:rsidR="00FF6851">
        <w:t xml:space="preserve"> (I</w:t>
      </w:r>
      <w:r w:rsidR="00FF6851" w:rsidRPr="00FF6851">
        <w:rPr>
          <w:vertAlign w:val="superscript"/>
        </w:rPr>
        <w:t>2</w:t>
      </w:r>
      <w:r w:rsidR="00840055">
        <w:t xml:space="preserve"> 49%; </w:t>
      </w:r>
      <w:r w:rsidR="00840055">
        <w:rPr>
          <w:rFonts w:cs="Times New Roman"/>
        </w:rPr>
        <w:t>χ</w:t>
      </w:r>
      <w:r w:rsidR="00840055" w:rsidRPr="00FF6851">
        <w:rPr>
          <w:vertAlign w:val="superscript"/>
        </w:rPr>
        <w:t xml:space="preserve"> </w:t>
      </w:r>
      <w:r w:rsidR="00FF6851" w:rsidRPr="00FF6851">
        <w:rPr>
          <w:vertAlign w:val="superscript"/>
        </w:rPr>
        <w:t>2</w:t>
      </w:r>
      <w:r w:rsidR="00FF6851">
        <w:t xml:space="preserve"> 72.53</w:t>
      </w:r>
      <w:r w:rsidR="00845183">
        <w:t xml:space="preserve">; </w:t>
      </w:r>
      <w:r w:rsidR="007553D5">
        <w:t xml:space="preserve">P = 0.0004) </w:t>
      </w:r>
      <w:r w:rsidR="00845183">
        <w:t>which</w:t>
      </w:r>
      <w:r w:rsidR="007553D5">
        <w:t xml:space="preserve"> </w:t>
      </w:r>
      <w:r w:rsidR="00845183">
        <w:t xml:space="preserve">was </w:t>
      </w:r>
      <w:r w:rsidR="007553D5">
        <w:t>eli</w:t>
      </w:r>
      <w:r w:rsidR="00FF6851">
        <w:t xml:space="preserve">minated by excluding </w:t>
      </w:r>
      <w:r w:rsidR="00845183">
        <w:t>three</w:t>
      </w:r>
      <w:r w:rsidR="00FF6851">
        <w:t xml:space="preserve"> studies</w:t>
      </w:r>
      <w:r w:rsidR="00B34E50">
        <w:t xml:space="preserve"> </w:t>
      </w:r>
      <w:r w:rsidR="00822018">
        <w:fldChar w:fldCharType="begin">
          <w:fldData xml:space="preserve">PEVuZE5vdGU+PENpdGU+PEF1dGhvcj5BbmRyZXdzPC9BdXRob3I+PFllYXI+MjAxNTwvWWVhcj48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</w:fldData>
        </w:fldChar>
      </w:r>
      <w:r w:rsidR="000A62B2">
        <w:instrText xml:space="preserve"> ADDIN EN.CITE </w:instrText>
      </w:r>
      <w:r w:rsidR="000A62B2">
        <w:fldChar w:fldCharType="begin">
          <w:fldData xml:space="preserve">PEVuZE5vdGU+PENpdGU+PEF1dGhvcj5BbmRyZXdzPC9BdXRob3I+PFllYXI+MjAxNTwvWWVhcj48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</w:fldData>
        </w:fldChar>
      </w:r>
      <w:r w:rsidR="000A62B2">
        <w:instrText xml:space="preserve"> ADDIN EN.CITE.DATA </w:instrText>
      </w:r>
      <w:r w:rsidR="000A62B2">
        <w:fldChar w:fldCharType="end"/>
      </w:r>
      <w:r w:rsidR="00822018">
        <w:fldChar w:fldCharType="separate"/>
      </w:r>
      <w:r w:rsidR="000A62B2">
        <w:rPr>
          <w:noProof/>
        </w:rPr>
        <w:t>(15, 29, 49)</w:t>
      </w:r>
      <w:r w:rsidR="00822018">
        <w:fldChar w:fldCharType="end"/>
      </w:r>
      <w:r w:rsidR="00FF6851">
        <w:t xml:space="preserve"> following which outcome results </w:t>
      </w:r>
      <w:r w:rsidR="00845183">
        <w:t>remained significant</w:t>
      </w:r>
      <w:r w:rsidR="00FF6851">
        <w:t xml:space="preserve"> </w:t>
      </w:r>
      <w:r w:rsidR="00822018">
        <w:t>(</w:t>
      </w:r>
      <w:r w:rsidR="007553D5">
        <w:t xml:space="preserve">RR </w:t>
      </w:r>
      <w:r w:rsidR="00A1238E">
        <w:t>0.7</w:t>
      </w:r>
      <w:r w:rsidR="00845183">
        <w:t>7; 95% CI 0.67-0.88; P = 0.0001</w:t>
      </w:r>
      <w:r w:rsidR="00822018">
        <w:t>)</w:t>
      </w:r>
      <w:r w:rsidR="00FF6851">
        <w:t xml:space="preserve">. There was </w:t>
      </w:r>
      <w:r w:rsidR="00845183">
        <w:t>no</w:t>
      </w:r>
      <w:r w:rsidR="00FF6851">
        <w:t xml:space="preserve"> suggestion of publication bias with symmetrical funnel plots.</w:t>
      </w:r>
      <w:r w:rsidR="00635A01">
        <w:t xml:space="preserve"> </w:t>
      </w:r>
    </w:p>
    <w:p w14:paraId="7A60027F" w14:textId="77777777" w:rsidR="00A02A2A" w:rsidRDefault="00A02A2A" w:rsidP="002160A9">
      <w:pPr>
        <w:pStyle w:val="NoSpacing"/>
        <w:spacing w:line="480" w:lineRule="auto"/>
        <w:rPr>
          <w:b/>
          <w:lang w:val="en-US"/>
        </w:rPr>
      </w:pPr>
      <w:bookmarkStart w:id="6" w:name="_Toc12"/>
    </w:p>
    <w:p w14:paraId="02EEE2D7" w14:textId="688CAAD2" w:rsidR="00862D1E" w:rsidRPr="00EB07A3" w:rsidRDefault="00862D1E" w:rsidP="002160A9">
      <w:pPr>
        <w:pStyle w:val="NoSpacing"/>
        <w:spacing w:line="480" w:lineRule="auto"/>
        <w:rPr>
          <w:b/>
          <w:lang w:val="en-US"/>
        </w:rPr>
      </w:pPr>
      <w:r w:rsidRPr="00833970">
        <w:rPr>
          <w:b/>
          <w:lang w:val="en-US"/>
        </w:rPr>
        <w:t xml:space="preserve">Effect of Methodological </w:t>
      </w:r>
      <w:bookmarkEnd w:id="6"/>
      <w:r w:rsidR="003338FD">
        <w:rPr>
          <w:b/>
          <w:lang w:val="en-US"/>
        </w:rPr>
        <w:t>Assessment</w:t>
      </w:r>
    </w:p>
    <w:p w14:paraId="142B69CE" w14:textId="1F421620" w:rsidR="00671C7B" w:rsidRDefault="00862D1E" w:rsidP="00F522D9">
      <w:pPr>
        <w:pStyle w:val="Body"/>
        <w:spacing w:line="480" w:lineRule="auto"/>
        <w:ind w:firstLine="720"/>
      </w:pPr>
      <w:r>
        <w:t xml:space="preserve">Analyses </w:t>
      </w:r>
      <w:proofErr w:type="gramStart"/>
      <w:r>
        <w:t>were conducted</w:t>
      </w:r>
      <w:proofErr w:type="gramEnd"/>
      <w:r>
        <w:t xml:space="preserve"> to assess any difference in outcome between RCTs and observational studies. </w:t>
      </w:r>
      <w:r w:rsidR="000C5024">
        <w:t>Adult p</w:t>
      </w:r>
      <w:r>
        <w:t xml:space="preserve">atients in both RCTs </w:t>
      </w:r>
      <w:r w:rsidR="00C62167">
        <w:t xml:space="preserve">(RR </w:t>
      </w:r>
      <w:r w:rsidR="005E160B">
        <w:t xml:space="preserve">1.27; 95% CI 1.06-1.54; P = 0.01) </w:t>
      </w:r>
      <w:r>
        <w:t xml:space="preserve">and observational studies </w:t>
      </w:r>
      <w:r w:rsidR="00C62167">
        <w:t xml:space="preserve">(RR </w:t>
      </w:r>
      <w:r w:rsidR="005E160B">
        <w:t xml:space="preserve">1.46; 95% CI 1.26-1.68; P &lt; 0.00001) </w:t>
      </w:r>
      <w:r>
        <w:t xml:space="preserve">showed </w:t>
      </w:r>
      <w:r w:rsidR="00244CF2">
        <w:t xml:space="preserve">significantly </w:t>
      </w:r>
      <w:r>
        <w:t>improved neurological outcome when treate</w:t>
      </w:r>
      <w:r w:rsidR="00244CF2">
        <w:t>d with therapeutic hypothermia</w:t>
      </w:r>
      <w:r>
        <w:t xml:space="preserve">. Similarly, overall mortality rates were reduced when patients were treated with therapeutic hypothermia with a significant effect from observational studies </w:t>
      </w:r>
      <w:r w:rsidR="00C62167">
        <w:t xml:space="preserve">(RR </w:t>
      </w:r>
      <w:r w:rsidR="005E160B">
        <w:t xml:space="preserve">0.75; 95% CI 0.57-0.99; P = 0.04) </w:t>
      </w:r>
      <w:r>
        <w:t>and a str</w:t>
      </w:r>
      <w:r w:rsidR="00244CF2">
        <w:t xml:space="preserve">ong trend from RCT data </w:t>
      </w:r>
      <w:r w:rsidR="00C62167">
        <w:t xml:space="preserve">(RR </w:t>
      </w:r>
      <w:r w:rsidR="005E160B">
        <w:t>0.84; 95% CI 0.70-1.</w:t>
      </w:r>
      <w:r w:rsidR="0030557F">
        <w:t>02; P = 0.07)</w:t>
      </w:r>
      <w:r w:rsidR="000C5024">
        <w:t xml:space="preserve">. </w:t>
      </w:r>
      <w:r w:rsidR="00445922">
        <w:t>By e</w:t>
      </w:r>
      <w:r w:rsidR="000C5024">
        <w:t>xcluding</w:t>
      </w:r>
      <w:r w:rsidR="00244CF2">
        <w:t xml:space="preserve"> </w:t>
      </w:r>
      <w:r w:rsidR="0030557F">
        <w:t>one</w:t>
      </w:r>
      <w:r w:rsidR="00244CF2">
        <w:t xml:space="preserve"> stud</w:t>
      </w:r>
      <w:r w:rsidR="0030557F">
        <w:t>y</w:t>
      </w:r>
      <w:r w:rsidR="00F522D9">
        <w:t xml:space="preserve"> </w:t>
      </w:r>
      <w:r w:rsidR="00244CF2">
        <w:fldChar w:fldCharType="begin"/>
      </w:r>
      <w:r w:rsidR="000A62B2">
        <w:instrText xml:space="preserve"> ADDIN EN.CITE &lt;EndNote&gt;&lt;Cite&gt;&lt;Author&gt;Andrews&lt;/Author&gt;&lt;Year&gt;2015&lt;/Year&gt;&lt;RecNum&gt;256&lt;/RecNum&gt;&lt;DisplayText&gt;(15)&lt;/DisplayText&gt;&lt;record&gt;&lt;rec-number&gt;256&lt;/rec-number&gt;&lt;foreign-keys&gt;&lt;key app="EN" db-id="w9x2t5s0b200r4e5f2avvp94swdsrzartss9" timestamp="1450690889"&gt;256&lt;/key&gt;&lt;key app="ENWeb" db-id=""&gt;0&lt;/key&gt;&lt;/foreign-keys&gt;&lt;ref-type name="Journal Article"&gt;17&lt;/ref-type&gt;&lt;contributors&gt;&lt;authors&gt;&lt;author&gt;Andrews, Peter J. D.&lt;/author&gt;&lt;author&gt;Sinclair, H. Louise&lt;/author&gt;&lt;author&gt;Rodriguez, Aryelly&lt;/author&gt;&lt;author&gt;Harris, Bridget A.&lt;/author&gt;&lt;author&gt;Battison, Claire G.&lt;/author&gt;&lt;author&gt;Rhodes, Jonathan K. J.&lt;/author&gt;&lt;author&gt;Murray, Gordon D.&lt;/author&gt;&lt;/authors&gt;&lt;/contributors&gt;&lt;titles&gt;&lt;title&gt;Hypothermia for Intracranial Hypertension after Traumatic Brain Injury&lt;/title&gt;&lt;secondary-title&gt;N Engl J Med&lt;/secondary-title&gt;&lt;/titles&gt;&lt;periodical&gt;&lt;full-title&gt;N Engl J Med&lt;/full-title&gt;&lt;/periodical&gt;&lt;pages&gt;2403-2412&lt;/pages&gt;&lt;volume&gt;373&lt;/volume&gt;&lt;number&gt;25&lt;/number&gt;&lt;dates&gt;&lt;year&gt;2015&lt;/year&gt;&lt;/dates&gt;&lt;isbn&gt;0028-4793&amp;#xD;1533-4406&lt;/isbn&gt;&lt;urls&gt;&lt;/urls&gt;&lt;electronic-resource-num&gt;10.1056/NEJMoa1507581&lt;/electronic-resource-num&gt;&lt;/record&gt;&lt;/Cite&gt;&lt;/EndNote&gt;</w:instrText>
      </w:r>
      <w:r w:rsidR="00244CF2">
        <w:fldChar w:fldCharType="separate"/>
      </w:r>
      <w:r w:rsidR="000A62B2">
        <w:rPr>
          <w:noProof/>
        </w:rPr>
        <w:t>(15)</w:t>
      </w:r>
      <w:r w:rsidR="00244CF2">
        <w:fldChar w:fldCharType="end"/>
      </w:r>
      <w:r w:rsidR="00244CF2">
        <w:t xml:space="preserve"> </w:t>
      </w:r>
      <w:r w:rsidR="00445922">
        <w:t xml:space="preserve">heterogeneity was </w:t>
      </w:r>
      <w:r w:rsidR="00244CF2">
        <w:t xml:space="preserve">eliminated and </w:t>
      </w:r>
      <w:r w:rsidR="00C62167">
        <w:t>significant decreases in mortality rates in the RCT subgroup</w:t>
      </w:r>
      <w:r w:rsidR="00445922">
        <w:t xml:space="preserve"> was obtained</w:t>
      </w:r>
      <w:r w:rsidR="00C62167">
        <w:t xml:space="preserve"> (RR </w:t>
      </w:r>
      <w:r w:rsidR="005E160B">
        <w:t>0.79; 95% CI 0.67-0.94; P = 0.008</w:t>
      </w:r>
      <w:r w:rsidR="00C62167">
        <w:t xml:space="preserve">). </w:t>
      </w:r>
    </w:p>
    <w:p w14:paraId="67D6887B" w14:textId="77777777" w:rsidR="00B51914" w:rsidRDefault="00B51914" w:rsidP="002160A9">
      <w:pPr>
        <w:pStyle w:val="Body"/>
        <w:spacing w:line="480" w:lineRule="auto"/>
      </w:pPr>
    </w:p>
    <w:p w14:paraId="506414BB" w14:textId="49D4173F" w:rsidR="002212FE" w:rsidRPr="00EB07A3" w:rsidRDefault="005F6033" w:rsidP="002160A9">
      <w:pPr>
        <w:pStyle w:val="NoSpacing"/>
        <w:spacing w:line="480" w:lineRule="auto"/>
        <w:rPr>
          <w:b/>
          <w:lang w:val="en-US"/>
        </w:rPr>
      </w:pPr>
      <w:bookmarkStart w:id="7" w:name="_Toc16"/>
      <w:r w:rsidRPr="00833970">
        <w:rPr>
          <w:b/>
          <w:lang w:val="en-US"/>
        </w:rPr>
        <w:t xml:space="preserve">Effect of Hypothermia Management </w:t>
      </w:r>
      <w:bookmarkEnd w:id="7"/>
    </w:p>
    <w:p w14:paraId="7BB86861" w14:textId="7EC43FE4" w:rsidR="009A4BAA" w:rsidRDefault="005F6033" w:rsidP="00EB07A3">
      <w:pPr>
        <w:pStyle w:val="Body"/>
        <w:spacing w:line="480" w:lineRule="auto"/>
        <w:ind w:firstLine="720"/>
      </w:pPr>
      <w:r>
        <w:lastRenderedPageBreak/>
        <w:t xml:space="preserve">Analyses </w:t>
      </w:r>
      <w:proofErr w:type="gramStart"/>
      <w:r>
        <w:t>were carried out</w:t>
      </w:r>
      <w:proofErr w:type="gramEnd"/>
      <w:r>
        <w:t xml:space="preserve"> to determine the best management strategy for hypothermia treatment. Aspects of management strategy considered were whether hypothermia </w:t>
      </w:r>
      <w:proofErr w:type="gramStart"/>
      <w:r>
        <w:t>was induced</w:t>
      </w:r>
      <w:proofErr w:type="gramEnd"/>
      <w:r>
        <w:t xml:space="preserve"> </w:t>
      </w:r>
      <w:r w:rsidR="0026391D">
        <w:t xml:space="preserve">only in the head region or </w:t>
      </w:r>
      <w:r w:rsidR="00CD1313">
        <w:t>systemically</w:t>
      </w:r>
      <w:r w:rsidR="0026391D">
        <w:t>;</w:t>
      </w:r>
      <w:r>
        <w:t xml:space="preserve"> depth and duration of hypothermia</w:t>
      </w:r>
      <w:r w:rsidR="0026391D">
        <w:t>; speed of</w:t>
      </w:r>
      <w:r>
        <w:t xml:space="preserve"> rewarm</w:t>
      </w:r>
      <w:r w:rsidR="0026391D">
        <w:t>ing,</w:t>
      </w:r>
      <w:r>
        <w:t xml:space="preserve"> and</w:t>
      </w:r>
      <w:r w:rsidR="0026391D">
        <w:t>;</w:t>
      </w:r>
      <w:r>
        <w:t xml:space="preserve"> whether any </w:t>
      </w:r>
      <w:r w:rsidR="0026391D">
        <w:t xml:space="preserve">adjunct </w:t>
      </w:r>
      <w:r>
        <w:t>intervention</w:t>
      </w:r>
      <w:r w:rsidR="00344D21">
        <w:t>s</w:t>
      </w:r>
      <w:r>
        <w:t xml:space="preserve"> were used to control intracranial pressure. </w:t>
      </w:r>
    </w:p>
    <w:p w14:paraId="12A7AF53" w14:textId="7A280751" w:rsidR="00B51914" w:rsidRDefault="000143F1" w:rsidP="00F522D9">
      <w:pPr>
        <w:pStyle w:val="Body"/>
        <w:spacing w:line="480" w:lineRule="auto"/>
        <w:ind w:firstLine="720"/>
      </w:pPr>
      <w:r>
        <w:t xml:space="preserve">The optimal management strategy </w:t>
      </w:r>
      <w:r w:rsidR="009A4BAA">
        <w:t>to improve both morbidity and mortality was determined to be</w:t>
      </w:r>
      <w:r>
        <w:t xml:space="preserve"> selective brain cooling to 33</w:t>
      </w:r>
      <w:r w:rsidR="001C20C8" w:rsidRPr="00D43040">
        <w:rPr>
          <w:rFonts w:ascii="Times" w:hAnsi="Times"/>
        </w:rPr>
        <w:t>℃</w:t>
      </w:r>
      <w:r>
        <w:t xml:space="preserve">, maintaining this for 72 </w:t>
      </w:r>
      <w:r w:rsidR="001C20C8">
        <w:t xml:space="preserve">hours, </w:t>
      </w:r>
      <w:r>
        <w:t>followed by a period of spontaneous rewarming at the natural rate</w:t>
      </w:r>
      <w:r w:rsidR="00833970">
        <w:t xml:space="preserve"> </w:t>
      </w:r>
      <w:r w:rsidR="009A4BAA">
        <w:t>(</w:t>
      </w:r>
      <w:r w:rsidR="00833970">
        <w:t xml:space="preserve">Tables </w:t>
      </w:r>
      <w:r w:rsidR="00B9195D">
        <w:t>1</w:t>
      </w:r>
      <w:r w:rsidR="009A4BAA">
        <w:t xml:space="preserve"> </w:t>
      </w:r>
      <w:r w:rsidR="00833970">
        <w:t>&amp;</w:t>
      </w:r>
      <w:r w:rsidR="009A4BAA">
        <w:t xml:space="preserve"> </w:t>
      </w:r>
      <w:r w:rsidR="00B9195D">
        <w:t>2</w:t>
      </w:r>
      <w:r w:rsidR="009A4BAA">
        <w:t>)</w:t>
      </w:r>
      <w:r>
        <w:t xml:space="preserve">. The use of </w:t>
      </w:r>
      <w:r w:rsidR="0026391D">
        <w:t>adjunctive therap</w:t>
      </w:r>
      <w:r w:rsidR="00317D79">
        <w:t>y in addition to hypothermia</w:t>
      </w:r>
      <w:r w:rsidR="00F90495">
        <w:t xml:space="preserve">, </w:t>
      </w:r>
      <w:proofErr w:type="spellStart"/>
      <w:r w:rsidR="00F90495">
        <w:t>eg</w:t>
      </w:r>
      <w:proofErr w:type="spellEnd"/>
      <w:r w:rsidR="00F90495">
        <w:t xml:space="preserve"> barbiturates, </w:t>
      </w:r>
      <w:r>
        <w:t>to reduce ICP limit</w:t>
      </w:r>
      <w:r w:rsidR="009A4BAA">
        <w:t>ed</w:t>
      </w:r>
      <w:r>
        <w:t xml:space="preserve"> the effectiveness of hypothermia</w:t>
      </w:r>
      <w:r w:rsidR="0026391D">
        <w:t xml:space="preserve"> (</w:t>
      </w:r>
      <w:r w:rsidR="005F6033">
        <w:t xml:space="preserve">Tables </w:t>
      </w:r>
      <w:r w:rsidR="00B9195D">
        <w:t>1</w:t>
      </w:r>
      <w:r w:rsidR="009A4BAA">
        <w:t xml:space="preserve"> </w:t>
      </w:r>
      <w:r w:rsidR="00833970">
        <w:t>&amp;</w:t>
      </w:r>
      <w:r w:rsidR="009A4BAA">
        <w:t xml:space="preserve"> </w:t>
      </w:r>
      <w:r w:rsidR="00B9195D">
        <w:t>2</w:t>
      </w:r>
      <w:r w:rsidR="0026391D">
        <w:t>)</w:t>
      </w:r>
      <w:r w:rsidR="005F6033">
        <w:t xml:space="preserve">. </w:t>
      </w:r>
      <w:r w:rsidR="005F2BF4">
        <w:t xml:space="preserve">Those analyses with only a few included studies may exaggerate the effect size and therefore this </w:t>
      </w:r>
      <w:proofErr w:type="gramStart"/>
      <w:r w:rsidR="005F2BF4">
        <w:t>must be treated</w:t>
      </w:r>
      <w:proofErr w:type="gramEnd"/>
      <w:r w:rsidR="005F2BF4">
        <w:t xml:space="preserve"> with a degree of caution. </w:t>
      </w:r>
    </w:p>
    <w:p w14:paraId="45FDAB77" w14:textId="77777777" w:rsidR="00B51914" w:rsidRDefault="00B51914" w:rsidP="002160A9">
      <w:pPr>
        <w:pStyle w:val="Body"/>
        <w:spacing w:line="480" w:lineRule="auto"/>
      </w:pPr>
    </w:p>
    <w:p w14:paraId="2A7C1BFB" w14:textId="5FF1D7C2" w:rsidR="002212FE" w:rsidRPr="00EB07A3" w:rsidRDefault="005F6033" w:rsidP="002160A9">
      <w:pPr>
        <w:pStyle w:val="NoSpacing"/>
        <w:spacing w:line="480" w:lineRule="auto"/>
        <w:rPr>
          <w:b/>
          <w:lang w:val="en-US"/>
        </w:rPr>
      </w:pPr>
      <w:bookmarkStart w:id="8" w:name="_Toc17"/>
      <w:r w:rsidRPr="00833970">
        <w:rPr>
          <w:b/>
          <w:lang w:val="en-US"/>
        </w:rPr>
        <w:t>Complication Rates</w:t>
      </w:r>
      <w:bookmarkEnd w:id="8"/>
    </w:p>
    <w:p w14:paraId="445BBC5A" w14:textId="72D0B92D" w:rsidR="00CD103E" w:rsidRDefault="00CD103E" w:rsidP="00F522D9">
      <w:pPr>
        <w:pStyle w:val="Body"/>
        <w:spacing w:line="480" w:lineRule="auto"/>
        <w:ind w:firstLine="720"/>
      </w:pPr>
      <w:r>
        <w:t>Secondary c</w:t>
      </w:r>
      <w:r w:rsidR="005F6033">
        <w:t>omplication</w:t>
      </w:r>
      <w:r w:rsidR="00CD1313">
        <w:t>s</w:t>
      </w:r>
      <w:r w:rsidR="005F6033">
        <w:t xml:space="preserve"> </w:t>
      </w:r>
      <w:r w:rsidR="00CD1313">
        <w:t>to therapeutic hypothermia</w:t>
      </w:r>
      <w:r>
        <w:t xml:space="preserve"> included</w:t>
      </w:r>
      <w:r w:rsidR="00E40A94">
        <w:t xml:space="preserve"> pneumonia </w:t>
      </w:r>
      <w:r w:rsidR="00EF3547">
        <w:t xml:space="preserve">(17 studies; 527 </w:t>
      </w:r>
      <w:r w:rsidR="00AF5245">
        <w:t>TH</w:t>
      </w:r>
      <w:r w:rsidR="00EF3547">
        <w:t xml:space="preserve">; 432 </w:t>
      </w:r>
      <w:r w:rsidR="00AF5245">
        <w:t>controls</w:t>
      </w:r>
      <w:r w:rsidR="00EF3547">
        <w:t xml:space="preserve">) </w:t>
      </w:r>
      <w:r w:rsidR="00E40A94">
        <w:t xml:space="preserve">and cardiac arrhythmias </w:t>
      </w:r>
      <w:r w:rsidR="00EF3547">
        <w:t xml:space="preserve">(9 studies; 210 </w:t>
      </w:r>
      <w:r w:rsidR="00AF5245">
        <w:t>TH</w:t>
      </w:r>
      <w:r w:rsidR="00787F3C">
        <w:t>; 188 controls)</w:t>
      </w:r>
      <w:r w:rsidR="005F6033">
        <w:t xml:space="preserve">. </w:t>
      </w:r>
    </w:p>
    <w:p w14:paraId="52012C93" w14:textId="4D0CB2DD" w:rsidR="00B51914" w:rsidRDefault="005F6033" w:rsidP="00F522D9">
      <w:pPr>
        <w:pStyle w:val="Body"/>
        <w:spacing w:line="480" w:lineRule="auto"/>
      </w:pPr>
      <w:r>
        <w:t xml:space="preserve">Patients undergoing hypothermia treatment were 28% more likely to </w:t>
      </w:r>
      <w:r w:rsidR="00E40A94">
        <w:t xml:space="preserve">suffer </w:t>
      </w:r>
      <w:r>
        <w:t xml:space="preserve">pneumonia compared to </w:t>
      </w:r>
      <w:proofErr w:type="spellStart"/>
      <w:r>
        <w:t>normothermic</w:t>
      </w:r>
      <w:proofErr w:type="spellEnd"/>
      <w:r>
        <w:t xml:space="preserve"> </w:t>
      </w:r>
      <w:r w:rsidR="005B3208">
        <w:t>controls (RR 1.28; 95% CI 1.01-</w:t>
      </w:r>
      <w:r>
        <w:t>1.62</w:t>
      </w:r>
      <w:r w:rsidR="009F7C4B">
        <w:t>; P = 0.04</w:t>
      </w:r>
      <w:r>
        <w:t>)</w:t>
      </w:r>
      <w:r w:rsidR="00CD103E">
        <w:t xml:space="preserve"> but there was no significant increase in </w:t>
      </w:r>
      <w:r>
        <w:t>cardiac arrhythmias</w:t>
      </w:r>
      <w:r w:rsidR="004F3644">
        <w:t xml:space="preserve"> (RR 1.23; 95% CI 0.72-2.10; P = 0.46)</w:t>
      </w:r>
      <w:r w:rsidR="00CD103E">
        <w:t>.</w:t>
      </w:r>
    </w:p>
    <w:p w14:paraId="1BB22063" w14:textId="77777777" w:rsidR="00384010" w:rsidRDefault="00384010" w:rsidP="00F522D9">
      <w:pPr>
        <w:pStyle w:val="Body"/>
        <w:spacing w:line="480" w:lineRule="auto"/>
      </w:pPr>
    </w:p>
    <w:p w14:paraId="1B914983" w14:textId="2FBDEE5F" w:rsidR="00384010" w:rsidRPr="00384010" w:rsidRDefault="00384010" w:rsidP="00F522D9">
      <w:pPr>
        <w:pStyle w:val="Body"/>
        <w:spacing w:line="480" w:lineRule="auto"/>
        <w:rPr>
          <w:b/>
        </w:rPr>
      </w:pPr>
      <w:proofErr w:type="spellStart"/>
      <w:r w:rsidRPr="00384010">
        <w:rPr>
          <w:b/>
        </w:rPr>
        <w:t>Paediatric</w:t>
      </w:r>
      <w:proofErr w:type="spellEnd"/>
      <w:r w:rsidRPr="00384010">
        <w:rPr>
          <w:b/>
        </w:rPr>
        <w:t xml:space="preserve"> studies</w:t>
      </w:r>
    </w:p>
    <w:p w14:paraId="045C6BCD" w14:textId="38AC2FB0" w:rsidR="00384010" w:rsidRDefault="00384010" w:rsidP="00384010">
      <w:pPr>
        <w:pStyle w:val="Body"/>
        <w:spacing w:line="480" w:lineRule="auto"/>
        <w:ind w:firstLine="720"/>
      </w:pPr>
      <w:r>
        <w:t xml:space="preserve">There was a significant 66% increase in mortality rate in </w:t>
      </w:r>
      <w:proofErr w:type="spellStart"/>
      <w:r>
        <w:t>paediatric</w:t>
      </w:r>
      <w:proofErr w:type="spellEnd"/>
      <w:r>
        <w:t xml:space="preserve"> studies (</w:t>
      </w:r>
      <w:proofErr w:type="gramStart"/>
      <w:r>
        <w:t>8</w:t>
      </w:r>
      <w:proofErr w:type="gramEnd"/>
      <w:r>
        <w:t xml:space="preserve"> studies; 244 TH; 248 controls; RR 1.06; 95% CI 1.06-2.59; P = 0.03) (Fig 3).</w:t>
      </w:r>
      <w:r w:rsidRPr="00384010">
        <w:t xml:space="preserve"> </w:t>
      </w:r>
      <w:r>
        <w:t xml:space="preserve"> </w:t>
      </w:r>
      <w:r>
        <w:t xml:space="preserve">A 10% decrease in </w:t>
      </w:r>
      <w:proofErr w:type="spellStart"/>
      <w:r>
        <w:t>favourable</w:t>
      </w:r>
      <w:proofErr w:type="spellEnd"/>
      <w:r>
        <w:t xml:space="preserve"> neurological outcomes were seen in </w:t>
      </w:r>
      <w:proofErr w:type="spellStart"/>
      <w:r>
        <w:t>paediatric</w:t>
      </w:r>
      <w:proofErr w:type="spellEnd"/>
      <w:r>
        <w:t xml:space="preserve"> patients (</w:t>
      </w:r>
      <w:proofErr w:type="gramStart"/>
      <w:r>
        <w:t>6</w:t>
      </w:r>
      <w:proofErr w:type="gramEnd"/>
      <w:r>
        <w:t xml:space="preserve"> studies; 225 TH; 229 controls; RR 0.90; 95% CI 0.80-1.01; P = 0.06) (Fig 2). GOS scores </w:t>
      </w:r>
      <w:r>
        <w:lastRenderedPageBreak/>
        <w:t>decreased by 0.17 points in children (3 studies; 67 TH; 64 controls; MD -0.17; 95% CI -0.64-0.31; P = 0.50).</w:t>
      </w:r>
    </w:p>
    <w:p w14:paraId="227E4CCF" w14:textId="1D6FE942" w:rsidR="00633ED1" w:rsidRDefault="00633ED1" w:rsidP="002160A9">
      <w:pPr>
        <w:pStyle w:val="Body"/>
        <w:spacing w:line="480" w:lineRule="auto"/>
        <w:rPr>
          <w:b/>
        </w:rPr>
      </w:pPr>
    </w:p>
    <w:p w14:paraId="3EFFDC3A" w14:textId="5BEF19F9" w:rsidR="0026391D" w:rsidRPr="00EB07A3" w:rsidRDefault="0026391D" w:rsidP="00EB07A3">
      <w:pPr>
        <w:pStyle w:val="Body"/>
        <w:spacing w:line="480" w:lineRule="auto"/>
        <w:rPr>
          <w:b/>
        </w:rPr>
      </w:pPr>
      <w:r w:rsidRPr="004F3644">
        <w:rPr>
          <w:b/>
        </w:rPr>
        <w:t>Discussion</w:t>
      </w:r>
    </w:p>
    <w:p w14:paraId="6306AA0A" w14:textId="77777777" w:rsidR="007936C7" w:rsidRDefault="00F0163C" w:rsidP="007A21AF">
      <w:pPr>
        <w:pStyle w:val="Body"/>
        <w:spacing w:line="480" w:lineRule="auto"/>
        <w:ind w:firstLine="720"/>
      </w:pPr>
      <w:r>
        <w:t>T</w:t>
      </w:r>
      <w:r w:rsidR="005F6033">
        <w:t xml:space="preserve">herapeutic hypothermia </w:t>
      </w:r>
      <w:r>
        <w:t>is</w:t>
      </w:r>
      <w:r w:rsidR="005F6033">
        <w:t xml:space="preserve"> associated with significantly improved neurological outcome </w:t>
      </w:r>
      <w:r w:rsidR="00A1238E">
        <w:t xml:space="preserve">and </w:t>
      </w:r>
      <w:r w:rsidR="005F6033">
        <w:t>reduc</w:t>
      </w:r>
      <w:r w:rsidR="00A1238E">
        <w:t xml:space="preserve">ed </w:t>
      </w:r>
      <w:r w:rsidR="005F6033">
        <w:t>mortality</w:t>
      </w:r>
      <w:r w:rsidR="00A1238E">
        <w:t xml:space="preserve"> rates</w:t>
      </w:r>
      <w:r w:rsidR="001C20C8">
        <w:t xml:space="preserve"> in adult patients</w:t>
      </w:r>
      <w:r w:rsidR="003F1F13">
        <w:t xml:space="preserve"> but </w:t>
      </w:r>
      <w:r w:rsidR="009C5CFA">
        <w:t xml:space="preserve">is detrimental in children. This effect was most significantly seen in observational studies </w:t>
      </w:r>
      <w:r w:rsidR="00445922">
        <w:t>and</w:t>
      </w:r>
      <w:r w:rsidR="009C5CFA">
        <w:t xml:space="preserve"> the beneficial trend </w:t>
      </w:r>
      <w:proofErr w:type="gramStart"/>
      <w:r w:rsidR="009C5CFA">
        <w:t xml:space="preserve">was </w:t>
      </w:r>
      <w:r w:rsidR="00445922">
        <w:t>also</w:t>
      </w:r>
      <w:proofErr w:type="gramEnd"/>
      <w:r w:rsidR="00445922">
        <w:t xml:space="preserve"> supported by</w:t>
      </w:r>
      <w:r w:rsidR="009C5CFA">
        <w:t xml:space="preserve"> RCTs</w:t>
      </w:r>
      <w:r w:rsidR="00246741">
        <w:t>, although its use in patients with a GCS above 13 is doubtful</w:t>
      </w:r>
      <w:r w:rsidR="009C5CFA">
        <w:t xml:space="preserve">. </w:t>
      </w:r>
      <w:r w:rsidR="00857B10">
        <w:t xml:space="preserve">The use of hypothermia as a therapy </w:t>
      </w:r>
      <w:r w:rsidR="00445922">
        <w:t>was</w:t>
      </w:r>
      <w:r w:rsidR="00857B10">
        <w:t xml:space="preserve"> not without risk. Hypothermic adults were more likely to get pneumonia, although cardiac arrhythmias </w:t>
      </w:r>
      <w:proofErr w:type="gramStart"/>
      <w:r w:rsidR="00857B10">
        <w:t>were not more significantly seen</w:t>
      </w:r>
      <w:proofErr w:type="gramEnd"/>
      <w:r w:rsidR="00857B10">
        <w:t xml:space="preserve">. </w:t>
      </w:r>
    </w:p>
    <w:p w14:paraId="6402E9FF" w14:textId="42D9009F" w:rsidR="007936C7" w:rsidRPr="007936C7" w:rsidRDefault="007936C7" w:rsidP="007A21AF">
      <w:pPr>
        <w:pStyle w:val="Body"/>
        <w:spacing w:line="480" w:lineRule="auto"/>
        <w:ind w:firstLine="720"/>
      </w:pPr>
      <w:r w:rsidRPr="007936C7">
        <w:t>The finding that treating adult patients with hypothermia significantly effects both neurological outcome and mortality rates in positive manners supports the conclusions drawn from one previous meta-analysi</w:t>
      </w:r>
      <w:r w:rsidR="008812F8">
        <w:t xml:space="preserve">s </w:t>
      </w:r>
      <w:r w:rsidR="008812F8">
        <w:fldChar w:fldCharType="begin"/>
      </w:r>
      <w:r w:rsidR="008812F8">
        <w:instrText xml:space="preserve"> ADDIN EN.CITE &lt;EndNote&gt;&lt;Cite&gt;&lt;Author&gt;McIntyre&lt;/Author&gt;&lt;Year&gt;2003&lt;/Year&gt;&lt;RecNum&gt;64&lt;/RecNum&gt;&lt;DisplayText&gt;(63)&lt;/DisplayText&gt;&lt;record&gt;&lt;rec-number&gt;64&lt;/rec-number&gt;&lt;foreign-keys&gt;&lt;key app="EN" db-id="w9x2t5s0b200r4e5f2avvp94swdsrzartss9" timestamp="1443363463"&gt;64&lt;/key&gt;&lt;key app="ENWeb" db-id=""&gt;0&lt;/key&gt;&lt;/foreign-keys&gt;&lt;ref-type name="Journal Article"&gt;17&lt;/ref-type&gt;&lt;contributors&gt;&lt;authors&gt;&lt;author&gt;McIntyre, L. A.&lt;/author&gt;&lt;author&gt;Fergusson, D. A. &lt;/author&gt;&lt;author&gt;Hebert, P. C.&lt;/author&gt;&lt;author&gt;Moher, D. &lt;/author&gt;&lt;author&gt;Hutchinson, J. S. &lt;/author&gt;&lt;/authors&gt;&lt;/contributors&gt;&lt;titles&gt;&lt;title&gt;Prolonged therapeutic hypothermia after traumatic brain injury in adults: A systematic review.&lt;/title&gt;&lt;secondary-title&gt;JAMA&lt;/secondary-title&gt;&lt;/titles&gt;&lt;periodical&gt;&lt;full-title&gt;JAMA&lt;/full-title&gt;&lt;/periodical&gt;&lt;pages&gt;2992-2999&lt;/pages&gt;&lt;volume&gt;289&lt;/volume&gt;&lt;number&gt;22&lt;/number&gt;&lt;dates&gt;&lt;year&gt;2003&lt;/year&gt;&lt;/dates&gt;&lt;urls&gt;&lt;/urls&gt;&lt;/record&gt;&lt;/Cite&gt;&lt;/EndNote&gt;</w:instrText>
      </w:r>
      <w:r w:rsidR="008812F8">
        <w:fldChar w:fldCharType="separate"/>
      </w:r>
      <w:r w:rsidR="008812F8">
        <w:rPr>
          <w:noProof/>
        </w:rPr>
        <w:t>(63)</w:t>
      </w:r>
      <w:r w:rsidR="008812F8">
        <w:fldChar w:fldCharType="end"/>
      </w:r>
      <w:r w:rsidR="008812F8">
        <w:t xml:space="preserve"> </w:t>
      </w:r>
      <w:r w:rsidRPr="007936C7">
        <w:t xml:space="preserve">but conflicts two more recent meta-analyses on the subject that showed the effects were non-significant </w:t>
      </w:r>
      <w:r w:rsidR="008812F8">
        <w:fldChar w:fldCharType="begin">
          <w:fldData xml:space="preserve">PEVuZE5vdGU+PENpdGU+PEF1dGhvcj5QZXRlcnNvbjwvQXV0aG9yPjxZZWFyPjIwMDg8L1llYXI+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</w:fldData>
        </w:fldChar>
      </w:r>
      <w:r w:rsidR="008812F8">
        <w:instrText xml:space="preserve"> ADDIN EN.CITE </w:instrText>
      </w:r>
      <w:r w:rsidR="008812F8">
        <w:fldChar w:fldCharType="begin">
          <w:fldData xml:space="preserve">PEVuZE5vdGU+PENpdGU+PEF1dGhvcj5QZXRlcnNvbjwvQXV0aG9yPjxZZWFyPjIwMDg8L1llYXI+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</w:fldData>
        </w:fldChar>
      </w:r>
      <w:r w:rsidR="008812F8">
        <w:instrText xml:space="preserve"> ADDIN EN.CITE.DATA </w:instrText>
      </w:r>
      <w:r w:rsidR="008812F8">
        <w:fldChar w:fldCharType="end"/>
      </w:r>
      <w:r w:rsidR="008812F8">
        <w:fldChar w:fldCharType="separate"/>
      </w:r>
      <w:r w:rsidR="008812F8">
        <w:rPr>
          <w:noProof/>
        </w:rPr>
        <w:t>(64, 65)</w:t>
      </w:r>
      <w:r w:rsidR="008812F8">
        <w:fldChar w:fldCharType="end"/>
      </w:r>
      <w:r w:rsidRPr="007936C7">
        <w:t xml:space="preserve">. Previous meta-analyses of studies focusing on </w:t>
      </w:r>
      <w:proofErr w:type="spellStart"/>
      <w:r w:rsidRPr="007936C7">
        <w:t>paediatric</w:t>
      </w:r>
      <w:proofErr w:type="spellEnd"/>
      <w:r w:rsidRPr="007936C7">
        <w:t xml:space="preserve"> patients found similar conclusions about the detrimental effects of therapeutic hypothermia for TBI patients with significant increases of 73% and 84% in the risk of mortality of </w:t>
      </w:r>
      <w:proofErr w:type="gramStart"/>
      <w:r w:rsidRPr="007936C7">
        <w:t>children which correlate</w:t>
      </w:r>
      <w:proofErr w:type="gramEnd"/>
      <w:r w:rsidRPr="007936C7">
        <w:t xml:space="preserve"> with the risk of 87% found in this study </w:t>
      </w:r>
      <w:r w:rsidR="008812F8">
        <w:fldChar w:fldCharType="begin">
          <w:fldData xml:space="preserve">PEVuZE5vdGU+PENpdGU+PEF1dGhvcj5NYTwvQXV0aG9yPjxZZWFyPjIwMTM8L1llYXI+PFJlY051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=
</w:fldData>
        </w:fldChar>
      </w:r>
      <w:r w:rsidR="008812F8">
        <w:instrText xml:space="preserve"> ADDIN EN.CITE </w:instrText>
      </w:r>
      <w:r w:rsidR="008812F8">
        <w:fldChar w:fldCharType="begin">
          <w:fldData xml:space="preserve">PEVuZE5vdGU+PENpdGU+PEF1dGhvcj5NYTwvQXV0aG9yPjxZZWFyPjIwMTM8L1llYXI+PFJlY051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=
</w:fldData>
        </w:fldChar>
      </w:r>
      <w:r w:rsidR="008812F8">
        <w:instrText xml:space="preserve"> ADDIN EN.CITE.DATA </w:instrText>
      </w:r>
      <w:r w:rsidR="008812F8">
        <w:fldChar w:fldCharType="end"/>
      </w:r>
      <w:r w:rsidR="008812F8">
        <w:fldChar w:fldCharType="separate"/>
      </w:r>
      <w:r w:rsidR="008812F8">
        <w:rPr>
          <w:noProof/>
        </w:rPr>
        <w:t>(66, 67)</w:t>
      </w:r>
      <w:r w:rsidR="008812F8">
        <w:fldChar w:fldCharType="end"/>
      </w:r>
      <w:r w:rsidRPr="007936C7">
        <w:t xml:space="preserve">. </w:t>
      </w:r>
    </w:p>
    <w:p w14:paraId="18D1B826" w14:textId="634C8A77" w:rsidR="00E10B03" w:rsidRDefault="00E10B03" w:rsidP="00EB07A3">
      <w:pPr>
        <w:pStyle w:val="Body"/>
        <w:spacing w:line="480" w:lineRule="auto"/>
        <w:ind w:firstLine="720"/>
      </w:pPr>
      <w:r>
        <w:t xml:space="preserve">Therapeutic hypothermia attenuates some of the secondary injury mechanisms that </w:t>
      </w:r>
      <w:proofErr w:type="gramStart"/>
      <w:r>
        <w:t>are initiated</w:t>
      </w:r>
      <w:proofErr w:type="gramEnd"/>
      <w:r>
        <w:t xml:space="preserve"> by a TBI. Studies on animals have shown that metabolism and cerebral blood flow are decreased by 5-7% for each degree </w:t>
      </w:r>
      <w:r w:rsidR="000741C6">
        <w:t xml:space="preserve">Celsius </w:t>
      </w:r>
      <w:r>
        <w:t>that body temperature is decreased, therefore reducing oxygen consumption</w:t>
      </w:r>
      <w:r w:rsidR="00AC3FF0">
        <w:t xml:space="preserve"> and carbon dioxide production</w:t>
      </w:r>
      <w:r w:rsidR="00F522D9">
        <w:t xml:space="preserve"> </w:t>
      </w:r>
      <w:r w:rsidR="00DF58BA">
        <w:fldChar w:fldCharType="begin"/>
      </w:r>
      <w:r w:rsidR="008812F8">
        <w:instrText xml:space="preserve"> ADDIN EN.CITE &lt;EndNote&gt;&lt;Cite&gt;&lt;Author&gt;Rosomoff&lt;/Author&gt;&lt;Year&gt;1954&lt;/Year&gt;&lt;RecNum&gt;355&lt;/RecNum&gt;&lt;DisplayText&gt;(68, 69)&lt;/DisplayText&gt;&lt;record&gt;&lt;rec-number&gt;355&lt;/rec-number&gt;&lt;foreign-keys&gt;&lt;key app="EN" db-id="w9x2t5s0b200r4e5f2avvp94swdsrzartss9" timestamp="1453901669"&gt;355&lt;/key&gt;&lt;/foreign-keys&gt;&lt;ref-type name="Journal Article"&gt;17&lt;/ref-type&gt;&lt;contributors&gt;&lt;authors&gt;&lt;author&gt;Rosomoff, H.L.&lt;/author&gt;&lt;author&gt;Holaday, D.A.&lt;/author&gt;&lt;/authors&gt;&lt;/contributors&gt;&lt;titles&gt;&lt;title&gt;Cerebral blood flow and cerebral oxygen consumption during hypothermia&lt;/title&gt;&lt;secondary-title&gt;Am J Physiol &lt;/secondary-title&gt;&lt;/titles&gt;&lt;periodical&gt;&lt;full-title&gt;Am J Physiol&lt;/full-title&gt;&lt;/periodical&gt;&lt;pages&gt;85-88&lt;/pages&gt;&lt;volume&gt;179&lt;/volume&gt;&lt;dates&gt;&lt;year&gt;1954&lt;/year&gt;&lt;/dates&gt;&lt;urls&gt;&lt;/urls&gt;&lt;/record&gt;&lt;/Cite&gt;&lt;Cite&gt;&lt;Author&gt;Rosomoff&lt;/Author&gt;&lt;Year&gt;1956&lt;/Year&gt;&lt;RecNum&gt;354&lt;/RecNum&gt;&lt;record&gt;&lt;rec-number&gt;354&lt;/rec-number&gt;&lt;foreign-keys&gt;&lt;key app="EN" db-id="w9x2t5s0b200r4e5f2avvp94swdsrzartss9" timestamp="1453901527"&gt;354&lt;/key&gt;&lt;/foreign-keys&gt;&lt;ref-type name="Journal Article"&gt;17&lt;/ref-type&gt;&lt;contributors&gt;&lt;authors&gt;&lt;author&gt;Rosomoff, H.L.&lt;/author&gt;&lt;/authors&gt;&lt;/contributors&gt;&lt;titles&gt;&lt;title&gt;The effects of hypothermia on the physiology of the nervous system&lt;/title&gt;&lt;secondary-title&gt;Surgery&lt;/secondary-title&gt;&lt;/titles&gt;&lt;periodical&gt;&lt;full-title&gt;Surgery&lt;/full-title&gt;&lt;/periodical&gt;&lt;pages&gt;328-336&lt;/pages&gt;&lt;volume&gt;40&lt;/volume&gt;&lt;dates&gt;&lt;year&gt;1956&lt;/year&gt;&lt;/dates&gt;&lt;urls&gt;&lt;/urls&gt;&lt;/record&gt;&lt;/Cite&gt;&lt;/EndNote&gt;</w:instrText>
      </w:r>
      <w:r w:rsidR="00DF58BA">
        <w:fldChar w:fldCharType="separate"/>
      </w:r>
      <w:r w:rsidR="008812F8">
        <w:rPr>
          <w:noProof/>
        </w:rPr>
        <w:t>(68, 69)</w:t>
      </w:r>
      <w:r w:rsidR="00DF58BA">
        <w:fldChar w:fldCharType="end"/>
      </w:r>
      <w:r w:rsidR="00F522D9">
        <w:t>.</w:t>
      </w:r>
      <w:r>
        <w:t xml:space="preserve"> Reducing oxygen consumption </w:t>
      </w:r>
      <w:r w:rsidR="006547F3">
        <w:t>decreases</w:t>
      </w:r>
      <w:r>
        <w:t xml:space="preserve"> the need for anaerobic </w:t>
      </w:r>
      <w:proofErr w:type="gramStart"/>
      <w:r>
        <w:t>metabolism which</w:t>
      </w:r>
      <w:proofErr w:type="gramEnd"/>
      <w:r>
        <w:t xml:space="preserve"> </w:t>
      </w:r>
      <w:r w:rsidR="006547F3">
        <w:t>results in</w:t>
      </w:r>
      <w:r>
        <w:t xml:space="preserve"> decrease </w:t>
      </w:r>
      <w:r w:rsidR="006547F3">
        <w:t xml:space="preserve">of </w:t>
      </w:r>
      <w:r>
        <w:t>membrane permeability. This reduction in the influx of ions will reduce the cascade initiated by Ca</w:t>
      </w:r>
      <w:r>
        <w:rPr>
          <w:vertAlign w:val="superscript"/>
        </w:rPr>
        <w:t>2+</w:t>
      </w:r>
      <w:r>
        <w:t xml:space="preserve"> and Na</w:t>
      </w:r>
      <w:r>
        <w:rPr>
          <w:vertAlign w:val="superscript"/>
        </w:rPr>
        <w:t>+</w:t>
      </w:r>
      <w:r>
        <w:t xml:space="preserve">. It has also been shown that mild post-traumatic </w:t>
      </w:r>
      <w:r>
        <w:lastRenderedPageBreak/>
        <w:t>hypothermia reduced levels o</w:t>
      </w:r>
      <w:r w:rsidR="00AC3FF0">
        <w:t>f excitatory neurotransmitters</w:t>
      </w:r>
      <w:r w:rsidR="00F522D9">
        <w:t xml:space="preserve"> </w:t>
      </w:r>
      <w:r w:rsidR="00DF58BA">
        <w:fldChar w:fldCharType="begin"/>
      </w:r>
      <w:r w:rsidR="008812F8">
        <w:instrText xml:space="preserve"> ADDIN EN.CITE &lt;EndNote&gt;&lt;Cite&gt;&lt;Author&gt;Lyeth&lt;/Author&gt;&lt;Year&gt;1993&lt;/Year&gt;&lt;RecNum&gt;358&lt;/RecNum&gt;&lt;DisplayText&gt;(70, 71)&lt;/DisplayText&gt;&lt;record&gt;&lt;rec-number&gt;358&lt;/rec-number&gt;&lt;foreign-keys&gt;&lt;key app="EN" db-id="w9x2t5s0b200r4e5f2avvp94swdsrzartss9" timestamp="1453901927"&gt;358&lt;/key&gt;&lt;/foreign-keys&gt;&lt;ref-type name="Journal Article"&gt;17&lt;/ref-type&gt;&lt;contributors&gt;&lt;authors&gt;&lt;author&gt;Lyeth, B.G.&lt;/author&gt;&lt;author&gt;Jiang, J.Y.&lt;/author&gt;&lt;author&gt;Robinson, S.E.&lt;/author&gt;&lt;author&gt;Guo, H.&lt;/author&gt;&lt;author&gt;Jenkins, L.W.&lt;/author&gt;&lt;/authors&gt;&lt;/contributors&gt;&lt;titles&gt;&lt;title&gt;Hypothermia blunts acetylcholine increase in CSF of traumatically brain injured rats.&lt;/title&gt;&lt;secondary-title&gt;Mol Chem Neuropathol&lt;/secondary-title&gt;&lt;/titles&gt;&lt;periodical&gt;&lt;full-title&gt;Mol Chem Neuropathol&lt;/full-title&gt;&lt;/periodical&gt;&lt;pages&gt;247-256&lt;/pages&gt;&lt;volume&gt;18&lt;/volume&gt;&lt;number&gt;3&lt;/number&gt;&lt;dates&gt;&lt;year&gt;1993&lt;/year&gt;&lt;/dates&gt;&lt;urls&gt;&lt;/urls&gt;&lt;/record&gt;&lt;/Cite&gt;&lt;Cite&gt;&lt;Author&gt;Globus&lt;/Author&gt;&lt;Year&gt;1995&lt;/Year&gt;&lt;RecNum&gt;359&lt;/RecNum&gt;&lt;record&gt;&lt;rec-number&gt;359&lt;/rec-number&gt;&lt;foreign-keys&gt;&lt;key app="EN" db-id="w9x2t5s0b200r4e5f2avvp94swdsrzartss9" timestamp="1453902006"&gt;359&lt;/key&gt;&lt;/foreign-keys&gt;&lt;ref-type name="Journal Article"&gt;17&lt;/ref-type&gt;&lt;contributors&gt;&lt;authors&gt;&lt;author&gt;Globus, M.Y.&lt;/author&gt;&lt;author&gt;Alonso, O.F.&lt;/author&gt;&lt;author&gt;Dietrich, W. D.&lt;/author&gt;&lt;author&gt;Busto, R.&lt;/author&gt;&lt;author&gt;Ginsberg, M.D.&lt;/author&gt;&lt;/authors&gt;&lt;/contributors&gt;&lt;titles&gt;&lt;title&gt;Glutamate release and free radical production following brain injury: effects of posttraumatic hypothermia.&lt;/title&gt;&lt;secondary-title&gt;J Neurochem&lt;/secondary-title&gt;&lt;/titles&gt;&lt;periodical&gt;&lt;full-title&gt;J Neurochem&lt;/full-title&gt;&lt;/periodical&gt;&lt;pages&gt;1704-1711&lt;/pages&gt;&lt;volume&gt;65&lt;/volume&gt;&lt;number&gt;4&lt;/number&gt;&lt;dates&gt;&lt;year&gt;1995&lt;/year&gt;&lt;/dates&gt;&lt;urls&gt;&lt;/urls&gt;&lt;/record&gt;&lt;/Cite&gt;&lt;/EndNote&gt;</w:instrText>
      </w:r>
      <w:r w:rsidR="00DF58BA">
        <w:fldChar w:fldCharType="separate"/>
      </w:r>
      <w:r w:rsidR="008812F8">
        <w:rPr>
          <w:noProof/>
        </w:rPr>
        <w:t>(70, 71)</w:t>
      </w:r>
      <w:r w:rsidR="00DF58BA">
        <w:fldChar w:fldCharType="end"/>
      </w:r>
      <w:r w:rsidR="00F522D9">
        <w:t>,</w:t>
      </w:r>
      <w:r w:rsidR="00AC3FF0">
        <w:t xml:space="preserve"> </w:t>
      </w:r>
      <w:proofErr w:type="spellStart"/>
      <w:r w:rsidR="00AC3FF0">
        <w:t>proinflammatory</w:t>
      </w:r>
      <w:proofErr w:type="spellEnd"/>
      <w:r w:rsidR="00AC3FF0">
        <w:t xml:space="preserve"> </w:t>
      </w:r>
      <w:r w:rsidR="0005743B" w:rsidRPr="0005743B">
        <w:rPr>
          <w:lang w:val="en-GB"/>
        </w:rPr>
        <w:t>cytokines</w:t>
      </w:r>
      <w:r w:rsidR="00F522D9">
        <w:rPr>
          <w:lang w:val="en-GB"/>
        </w:rPr>
        <w:t xml:space="preserve"> </w:t>
      </w:r>
      <w:r w:rsidR="0005743B" w:rsidRPr="0005743B">
        <w:rPr>
          <w:lang w:val="en-GB"/>
        </w:rPr>
        <w:fldChar w:fldCharType="begin"/>
      </w:r>
      <w:r w:rsidR="008812F8">
        <w:rPr>
          <w:lang w:val="en-GB"/>
        </w:rPr>
        <w:instrText xml:space="preserve"> ADDIN EN.CITE &lt;EndNote&gt;&lt;Cite&gt;&lt;Author&gt;Kinoshita&lt;/Author&gt;&lt;Year&gt;2002&lt;/Year&gt;&lt;RecNum&gt;356&lt;/RecNum&gt;&lt;DisplayText&gt;(72, 73)&lt;/DisplayText&gt;&lt;record&gt;&lt;rec-number&gt;356&lt;/rec-number&gt;&lt;foreign-keys&gt;&lt;key app="EN" db-id="w9x2t5s0b200r4e5f2avvp94swdsrzartss9" timestamp="1453901768"&gt;356&lt;/key&gt;&lt;/foreign-keys&gt;&lt;ref-type name="Journal Article"&gt;17&lt;/ref-type&gt;&lt;contributors&gt;&lt;authors&gt;&lt;author&gt;Kinoshita, K.&lt;/author&gt;&lt;author&gt;Chatzipanteli, K.&lt;/author&gt;&lt;author&gt;Vitarbo, E.&lt;/author&gt;&lt;author&gt;Truettner, J.S.&lt;/author&gt;&lt;author&gt;Alonso, O.F.&lt;/author&gt;&lt;author&gt;Dietrich, W. D.&lt;/author&gt;&lt;/authors&gt;&lt;/contributors&gt;&lt;titles&gt;&lt;title&gt;Interleukin-1beta messenger ribonucleic acid and protein levels after fluid-percussion brain injury in rats: importance of injury severity and brain temperature.&lt;/title&gt;&lt;secondary-title&gt;Neurosurgery&lt;/secondary-title&gt;&lt;/titles&gt;&lt;periodical&gt;&lt;full-title&gt;Neurosurgery&lt;/full-title&gt;&lt;/periodical&gt;&lt;pages&gt;195-203&lt;/pages&gt;&lt;volume&gt;51&lt;/volume&gt;&lt;number&gt;1&lt;/number&gt;&lt;dates&gt;&lt;year&gt;2002&lt;/year&gt;&lt;/dates&gt;&lt;urls&gt;&lt;/urls&gt;&lt;/record&gt;&lt;/Cite&gt;&lt;Cite&gt;&lt;Author&gt;Vitarbo&lt;/Author&gt;&lt;Year&gt;2004&lt;/Year&gt;&lt;RecNum&gt;360&lt;/RecNum&gt;&lt;record&gt;&lt;rec-number&gt;360&lt;/rec-number&gt;&lt;foreign-keys&gt;&lt;key app="EN" db-id="w9x2t5s0b200r4e5f2avvp94swdsrzartss9" timestamp="1453902381"&gt;360&lt;/key&gt;&lt;/foreign-keys&gt;&lt;ref-type name="Journal Article"&gt;17&lt;/ref-type&gt;&lt;contributors&gt;&lt;authors&gt;&lt;author&gt;Vitarbo, E.A.&lt;/author&gt;&lt;author&gt;Chatzipanteli, K.&lt;/author&gt;&lt;author&gt;Kinoshita, K.&lt;/author&gt;&lt;author&gt;Truettner, J.S.&lt;/author&gt;&lt;author&gt;Alonso, O.F.&lt;/author&gt;&lt;author&gt;Dietrich, W. D.&lt;/author&gt;&lt;/authors&gt;&lt;/contributors&gt;&lt;titles&gt;&lt;title&gt;Tumor necrosis factor alpha expression and protein levels after fluid percussion injury in rats: the effect of injury severity and brain temperature.&lt;/title&gt;&lt;secondary-title&gt;Neurosurgery&lt;/secondary-title&gt;&lt;/titles&gt;&lt;periodical&gt;&lt;full-title&gt;Neurosurgery&lt;/full-title&gt;&lt;/periodical&gt;&lt;pages&gt;416-424&lt;/pages&gt;&lt;volume&gt;55&lt;/volume&gt;&lt;number&gt;2&lt;/number&gt;&lt;dates&gt;&lt;year&gt;2004&lt;/year&gt;&lt;/dates&gt;&lt;urls&gt;&lt;/urls&gt;&lt;/record&gt;&lt;/Cite&gt;&lt;/EndNote&gt;</w:instrText>
      </w:r>
      <w:r w:rsidR="0005743B" w:rsidRPr="0005743B">
        <w:rPr>
          <w:lang w:val="en-GB"/>
        </w:rPr>
        <w:fldChar w:fldCharType="separate"/>
      </w:r>
      <w:r w:rsidR="008812F8">
        <w:rPr>
          <w:noProof/>
          <w:lang w:val="en-GB"/>
        </w:rPr>
        <w:t>(72, 73)</w:t>
      </w:r>
      <w:r w:rsidR="0005743B" w:rsidRPr="0005743B">
        <w:fldChar w:fldCharType="end"/>
      </w:r>
      <w:r w:rsidR="0005743B" w:rsidRPr="0005743B">
        <w:rPr>
          <w:lang w:val="en-GB"/>
        </w:rPr>
        <w:t xml:space="preserve"> and lactate accumulation</w:t>
      </w:r>
      <w:r w:rsidR="00F522D9">
        <w:rPr>
          <w:lang w:val="en-GB"/>
        </w:rPr>
        <w:t xml:space="preserve"> </w:t>
      </w:r>
      <w:r w:rsidR="0005743B" w:rsidRPr="0005743B">
        <w:rPr>
          <w:lang w:val="en-GB"/>
        </w:rPr>
        <w:fldChar w:fldCharType="begin"/>
      </w:r>
      <w:r w:rsidR="008812F8">
        <w:rPr>
          <w:lang w:val="en-GB"/>
        </w:rPr>
        <w:instrText xml:space="preserve"> ADDIN EN.CITE &lt;EndNote&gt;&lt;Cite&gt;&lt;Author&gt;Jiang&lt;/Author&gt;&lt;Year&gt;2004&lt;/Year&gt;&lt;RecNum&gt;357&lt;/RecNum&gt;&lt;DisplayText&gt;(74)&lt;/DisplayText&gt;&lt;record&gt;&lt;rec-number&gt;357&lt;/rec-number&gt;&lt;foreign-keys&gt;&lt;key app="EN" db-id="w9x2t5s0b200r4e5f2avvp94swdsrzartss9" timestamp="1453901844"&gt;357&lt;/key&gt;&lt;/foreign-keys&gt;&lt;ref-type name="Journal Article"&gt;17&lt;/ref-type&gt;&lt;contributors&gt;&lt;authors&gt;&lt;author&gt;Jiang, J.Y.&lt;/author&gt;&lt;author&gt;Liang, Y.M.&lt;/author&gt;&lt;author&gt;Luo, Q.Z.&lt;/author&gt;&lt;author&gt;Zhu, C.&lt;/author&gt;&lt;/authors&gt;&lt;/contributors&gt;&lt;titles&gt;&lt;title&gt;Effect of mild hypothermia on brain dialysate lactate after fluid percussion brain injury in rodents.&lt;/title&gt;&lt;secondary-title&gt;Neurosurgery&lt;/secondary-title&gt;&lt;/titles&gt;&lt;periodical&gt;&lt;full-title&gt;Neurosurgery&lt;/full-title&gt;&lt;/periodical&gt;&lt;pages&gt;713-717&lt;/pages&gt;&lt;volume&gt;54&lt;/volume&gt;&lt;number&gt;3&lt;/number&gt;&lt;dates&gt;&lt;year&gt;2004&lt;/year&gt;&lt;/dates&gt;&lt;urls&gt;&lt;/urls&gt;&lt;/record&gt;&lt;/Cite&gt;&lt;/EndNote&gt;</w:instrText>
      </w:r>
      <w:r w:rsidR="0005743B" w:rsidRPr="0005743B">
        <w:rPr>
          <w:lang w:val="en-GB"/>
        </w:rPr>
        <w:fldChar w:fldCharType="separate"/>
      </w:r>
      <w:r w:rsidR="008812F8">
        <w:rPr>
          <w:noProof/>
          <w:lang w:val="en-GB"/>
        </w:rPr>
        <w:t>(74)</w:t>
      </w:r>
      <w:r w:rsidR="0005743B" w:rsidRPr="0005743B">
        <w:fldChar w:fldCharType="end"/>
      </w:r>
      <w:r w:rsidR="0005743B" w:rsidRPr="0005743B">
        <w:rPr>
          <w:lang w:val="en-GB"/>
        </w:rPr>
        <w:t xml:space="preserve"> in experimental studies. In addition to its ability to attenuate the events that lead to cellular apoptosis and necrosis, therapeutic hypothermia has also been shown to prevent apoptosis by reducing the levels caspase 3 and cytochrome C (mediators of apoptosis)</w:t>
      </w:r>
      <w:r w:rsidR="00F522D9">
        <w:rPr>
          <w:lang w:val="en-GB"/>
        </w:rPr>
        <w:t xml:space="preserve"> </w:t>
      </w:r>
      <w:r w:rsidR="0005743B" w:rsidRPr="0005743B">
        <w:rPr>
          <w:lang w:val="en-GB"/>
        </w:rPr>
        <w:fldChar w:fldCharType="begin"/>
      </w:r>
      <w:r w:rsidR="008812F8">
        <w:rPr>
          <w:lang w:val="en-GB"/>
        </w:rPr>
        <w:instrText xml:space="preserve"> ADDIN EN.CITE &lt;EndNote&gt;&lt;Cite&gt;&lt;Author&gt;Lotocki&lt;/Author&gt;&lt;Year&gt;2006&lt;/Year&gt;&lt;RecNum&gt;361&lt;/RecNum&gt;&lt;DisplayText&gt;(75)&lt;/DisplayText&gt;&lt;record&gt;&lt;rec-number&gt;361&lt;/rec-number&gt;&lt;foreign-keys&gt;&lt;key app="EN" db-id="w9x2t5s0b200r4e5f2avvp94swdsrzartss9" timestamp="1453902695"&gt;361&lt;/key&gt;&lt;/foreign-keys&gt;&lt;ref-type name="Journal Article"&gt;17&lt;/ref-type&gt;&lt;contributors&gt;&lt;authors&gt;&lt;author&gt;Lotocki, G.&lt;/author&gt;&lt;author&gt;de Rivero Vaccari, J.P.&lt;/author&gt;&lt;author&gt;Perez, E.R.&lt;/author&gt;&lt;author&gt;Alonso, O.F.&lt;/author&gt;&lt;author&gt;Curbelo, K.&lt;/author&gt;&lt;author&gt;Keane, R.W.&lt;/author&gt;&lt;author&gt;Dietrich, W. D.&lt;/author&gt;&lt;/authors&gt;&lt;/contributors&gt;&lt;titles&gt;&lt;title&gt;Therapeutic hypothermia modulates TNFR1 signaling in the traumatized brain via early transient activation of the JNK pathway and suppression of XIAP cleavage.&lt;/title&gt;&lt;secondary-title&gt;Eur J Neurosci&lt;/secondary-title&gt;&lt;/titles&gt;&lt;periodical&gt;&lt;full-title&gt;Eur J Neurosci&lt;/full-title&gt;&lt;/periodical&gt;&lt;pages&gt;2283-90&lt;/pages&gt;&lt;volume&gt;24&lt;/volume&gt;&lt;number&gt;8&lt;/number&gt;&lt;dates&gt;&lt;year&gt;2006&lt;/year&gt;&lt;/dates&gt;&lt;urls&gt;&lt;/urls&gt;&lt;/record&gt;&lt;/Cite&gt;&lt;/EndNote&gt;</w:instrText>
      </w:r>
      <w:r w:rsidR="0005743B" w:rsidRPr="0005743B">
        <w:rPr>
          <w:lang w:val="en-GB"/>
        </w:rPr>
        <w:fldChar w:fldCharType="separate"/>
      </w:r>
      <w:r w:rsidR="008812F8">
        <w:rPr>
          <w:noProof/>
          <w:lang w:val="en-GB"/>
        </w:rPr>
        <w:t>(75)</w:t>
      </w:r>
      <w:r w:rsidR="0005743B" w:rsidRPr="0005743B">
        <w:fldChar w:fldCharType="end"/>
      </w:r>
      <w:r w:rsidR="00F522D9">
        <w:t>.</w:t>
      </w:r>
    </w:p>
    <w:p w14:paraId="69CA07E2" w14:textId="65E2698B" w:rsidR="00B51914" w:rsidRDefault="00E10B03" w:rsidP="00EB07A3">
      <w:pPr>
        <w:pStyle w:val="Body"/>
        <w:spacing w:line="480" w:lineRule="auto"/>
        <w:ind w:firstLine="720"/>
      </w:pPr>
      <w:r>
        <w:t xml:space="preserve">Therapeutic hypothermia </w:t>
      </w:r>
      <w:r w:rsidR="0005743B">
        <w:t xml:space="preserve">used </w:t>
      </w:r>
      <w:r>
        <w:t xml:space="preserve">for the purposes of neuroprotection </w:t>
      </w:r>
      <w:proofErr w:type="gramStart"/>
      <w:r>
        <w:t>has been established</w:t>
      </w:r>
      <w:proofErr w:type="gramEnd"/>
      <w:r>
        <w:t xml:space="preserve"> in areas of medicine other than for TBI, most notably for neonatal hyp</w:t>
      </w:r>
      <w:r w:rsidR="006F2CE2">
        <w:t>oxic enc</w:t>
      </w:r>
      <w:r w:rsidR="00AC3FF0">
        <w:t>ephalopathy</w:t>
      </w:r>
      <w:r w:rsidR="00F522D9">
        <w:t xml:space="preserve"> </w:t>
      </w:r>
      <w:r w:rsidR="001C20C8">
        <w:fldChar w:fldCharType="begin">
          <w:fldData xml:space="preserve">PEVuZE5vdGU+PENpdGU+PEF1dGhvcj5QYXBpbGU8L0F1dGhvcj48WWVhcj4yMDE0PC9ZZWFyPjxS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</w:fldData>
        </w:fldChar>
      </w:r>
      <w:r w:rsidR="008812F8">
        <w:instrText xml:space="preserve"> ADDIN EN.CITE </w:instrText>
      </w:r>
      <w:r w:rsidR="008812F8">
        <w:fldChar w:fldCharType="begin">
          <w:fldData xml:space="preserve">PEVuZE5vdGU+PENpdGU+PEF1dGhvcj5QYXBpbGU8L0F1dGhvcj48WWVhcj4yMDE0PC9ZZWFyPjxS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</w:fldData>
        </w:fldChar>
      </w:r>
      <w:r w:rsidR="008812F8">
        <w:instrText xml:space="preserve"> ADDIN EN.CITE.DATA </w:instrText>
      </w:r>
      <w:r w:rsidR="008812F8">
        <w:fldChar w:fldCharType="end"/>
      </w:r>
      <w:r w:rsidR="001C20C8">
        <w:fldChar w:fldCharType="separate"/>
      </w:r>
      <w:r w:rsidR="008812F8">
        <w:rPr>
          <w:noProof/>
        </w:rPr>
        <w:t>(76, 77)</w:t>
      </w:r>
      <w:r w:rsidR="001C20C8">
        <w:fldChar w:fldCharType="end"/>
      </w:r>
      <w:r w:rsidR="00F522D9">
        <w:t>.</w:t>
      </w:r>
      <w:r w:rsidR="00AC3FF0">
        <w:t xml:space="preserve"> </w:t>
      </w:r>
      <w:r>
        <w:t xml:space="preserve">Therapeutic hypothermia </w:t>
      </w:r>
      <w:proofErr w:type="gramStart"/>
      <w:r>
        <w:t>is being explored</w:t>
      </w:r>
      <w:proofErr w:type="gramEnd"/>
      <w:r>
        <w:t xml:space="preserve"> in further areas of medicine such as cardiac arrest, stroke and neuro</w:t>
      </w:r>
      <w:r>
        <w:rPr>
          <w:lang w:val="nl-NL"/>
        </w:rPr>
        <w:t>surgery</w:t>
      </w:r>
      <w:r w:rsidR="00F522D9">
        <w:rPr>
          <w:lang w:val="nl-NL"/>
        </w:rPr>
        <w:t xml:space="preserve"> </w:t>
      </w:r>
      <w:r w:rsidR="001C20C8">
        <w:fldChar w:fldCharType="begin">
          <w:fldData xml:space="preserve">PEVuZE5vdGU+PENpdGU+PEF1dGhvcj5aaGFuZzwvQXV0aG9yPjxZZWFyPjIwMTU8L1llYXI+PFJl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</w:fldData>
        </w:fldChar>
      </w:r>
      <w:r w:rsidR="008812F8">
        <w:instrText xml:space="preserve"> ADDIN EN.CITE </w:instrText>
      </w:r>
      <w:r w:rsidR="008812F8">
        <w:fldChar w:fldCharType="begin">
          <w:fldData xml:space="preserve">PEVuZE5vdGU+PENpdGU+PEF1dGhvcj5aaGFuZzwvQXV0aG9yPjxZZWFyPjIwMTU8L1llYXI+PFJl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</w:fldData>
        </w:fldChar>
      </w:r>
      <w:r w:rsidR="008812F8">
        <w:instrText xml:space="preserve"> ADDIN EN.CITE.DATA </w:instrText>
      </w:r>
      <w:r w:rsidR="008812F8">
        <w:fldChar w:fldCharType="end"/>
      </w:r>
      <w:r w:rsidR="001C20C8">
        <w:fldChar w:fldCharType="separate"/>
      </w:r>
      <w:r w:rsidR="008812F8">
        <w:rPr>
          <w:noProof/>
        </w:rPr>
        <w:t>(78-80)</w:t>
      </w:r>
      <w:r w:rsidR="001C20C8">
        <w:fldChar w:fldCharType="end"/>
      </w:r>
      <w:r w:rsidR="00F522D9">
        <w:t>,</w:t>
      </w:r>
      <w:r w:rsidR="001C20C8">
        <w:t xml:space="preserve"> </w:t>
      </w:r>
      <w:r>
        <w:t xml:space="preserve">but consensus as to whether the treatment is beneficial </w:t>
      </w:r>
      <w:r w:rsidR="009B2869">
        <w:t xml:space="preserve">has </w:t>
      </w:r>
      <w:r>
        <w:t xml:space="preserve">not yet been reached. </w:t>
      </w:r>
    </w:p>
    <w:p w14:paraId="5AADA2C1" w14:textId="00C95E18" w:rsidR="00B51914" w:rsidRDefault="005F6033" w:rsidP="00EB07A3">
      <w:pPr>
        <w:pStyle w:val="Body"/>
        <w:spacing w:line="480" w:lineRule="auto"/>
        <w:ind w:firstLine="720"/>
      </w:pPr>
      <w:r>
        <w:t>Cooling patients to mild (above 33</w:t>
      </w:r>
      <w:r w:rsidRPr="00633ED1">
        <w:rPr>
          <w:rFonts w:ascii="Times" w:hAnsi="Times"/>
        </w:rPr>
        <w:t>℃</w:t>
      </w:r>
      <w:r>
        <w:rPr>
          <w:rFonts w:ascii="Lucida Grande" w:hAnsi="Lucida Grande"/>
        </w:rPr>
        <w:t xml:space="preserve">) </w:t>
      </w:r>
      <w:r>
        <w:t>or moderate (below 33</w:t>
      </w:r>
      <w:r w:rsidRPr="00633ED1">
        <w:rPr>
          <w:rFonts w:ascii="Times" w:hAnsi="Times"/>
        </w:rPr>
        <w:t>℃</w:t>
      </w:r>
      <w:r>
        <w:t xml:space="preserve">) </w:t>
      </w:r>
      <w:r w:rsidR="00821B9B">
        <w:t>degrees</w:t>
      </w:r>
      <w:r>
        <w:t xml:space="preserve"> of hypothermia produced very similar improvements in neurological outcome</w:t>
      </w:r>
      <w:r w:rsidR="00445922">
        <w:t>. However,</w:t>
      </w:r>
      <w:r>
        <w:t xml:space="preserve"> mortality rate </w:t>
      </w:r>
      <w:proofErr w:type="gramStart"/>
      <w:r>
        <w:t>was reduced</w:t>
      </w:r>
      <w:proofErr w:type="gramEnd"/>
      <w:r>
        <w:t xml:space="preserve"> by 18% more </w:t>
      </w:r>
      <w:r w:rsidR="00F0163C">
        <w:t xml:space="preserve">with </w:t>
      </w:r>
      <w:r>
        <w:t>mild hypothermia compared to moderate hypothermia</w:t>
      </w:r>
      <w:r w:rsidR="00F0163C">
        <w:t>, suggesting that</w:t>
      </w:r>
      <w:r>
        <w:t xml:space="preserve"> reducing body temperature by </w:t>
      </w:r>
      <w:r w:rsidR="00821B9B">
        <w:t>~</w:t>
      </w:r>
      <w:r>
        <w:t>4</w:t>
      </w:r>
      <w:r w:rsidRPr="00633ED1">
        <w:rPr>
          <w:rFonts w:ascii="Times" w:hAnsi="Times"/>
        </w:rPr>
        <w:t>℃</w:t>
      </w:r>
      <w:r>
        <w:t xml:space="preserve"> is required to elicit the beneficial effects of this </w:t>
      </w:r>
      <w:r w:rsidR="00E90C95">
        <w:t>treatment, which</w:t>
      </w:r>
      <w:r>
        <w:t xml:space="preserve"> would correspond to a 20-28% decrease in cerebral metabolism and oxygen consumption. </w:t>
      </w:r>
      <w:r w:rsidR="009B2869">
        <w:t>H</w:t>
      </w:r>
      <w:r>
        <w:t xml:space="preserve">ypothermia induced through selective </w:t>
      </w:r>
      <w:r w:rsidR="009B2869">
        <w:t xml:space="preserve">head </w:t>
      </w:r>
      <w:r>
        <w:t xml:space="preserve">cooling using cooling caps and irrigation of the </w:t>
      </w:r>
      <w:r w:rsidR="009B2869">
        <w:t xml:space="preserve">head </w:t>
      </w:r>
      <w:r>
        <w:t>with cold solution</w:t>
      </w:r>
      <w:r w:rsidR="009B2869">
        <w:t xml:space="preserve"> produced</w:t>
      </w:r>
      <w:r>
        <w:t xml:space="preserve"> better patient outcomes </w:t>
      </w:r>
      <w:r w:rsidR="001C20C8">
        <w:t>compared to systemic cooling</w:t>
      </w:r>
      <w:r w:rsidR="009B2869">
        <w:t>, but the number of studies in this group were small</w:t>
      </w:r>
      <w:r w:rsidR="00F522D9">
        <w:t xml:space="preserve"> </w:t>
      </w:r>
      <w:r w:rsidR="00DF58BA">
        <w:fldChar w:fldCharType="begin">
          <w:fldData xml:space="preserve">PEVuZE5vdGU+PENpdGU+PEF1dGhvcj5JZHJpczwvQXV0aG9yPjxZZWFyPjIwMTQ8L1llYXI+PFJl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</w:fldData>
        </w:fldChar>
      </w:r>
      <w:r w:rsidR="000A62B2">
        <w:instrText xml:space="preserve"> ADDIN EN.CITE </w:instrText>
      </w:r>
      <w:r w:rsidR="000A62B2">
        <w:fldChar w:fldCharType="begin">
          <w:fldData xml:space="preserve">PEVuZE5vdGU+PENpdGU+PEF1dGhvcj5JZHJpczwvQXV0aG9yPjxZZWFyPjIwMTQ8L1llYXI+PFJl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</w:fldData>
        </w:fldChar>
      </w:r>
      <w:r w:rsidR="000A62B2">
        <w:instrText xml:space="preserve"> ADDIN EN.CITE.DATA </w:instrText>
      </w:r>
      <w:r w:rsidR="000A62B2">
        <w:fldChar w:fldCharType="end"/>
      </w:r>
      <w:r w:rsidR="00DF58BA">
        <w:fldChar w:fldCharType="separate"/>
      </w:r>
      <w:r w:rsidR="000A62B2">
        <w:rPr>
          <w:noProof/>
        </w:rPr>
        <w:t>(28, 34)</w:t>
      </w:r>
      <w:r w:rsidR="00DF58BA">
        <w:fldChar w:fldCharType="end"/>
      </w:r>
      <w:r w:rsidR="00F522D9">
        <w:t>.</w:t>
      </w:r>
    </w:p>
    <w:p w14:paraId="4EE2FB84" w14:textId="2D61A659" w:rsidR="00B51914" w:rsidRDefault="0005743B" w:rsidP="00EB07A3">
      <w:pPr>
        <w:pStyle w:val="Body"/>
        <w:spacing w:line="480" w:lineRule="auto"/>
        <w:ind w:firstLine="720"/>
      </w:pPr>
      <w:r w:rsidRPr="0005743B">
        <w:t>Elevated ICP has been found to correlate with worsened outcome in TBI patients</w:t>
      </w:r>
      <w:r w:rsidR="00F522D9">
        <w:t xml:space="preserve"> </w:t>
      </w:r>
      <w:r w:rsidRPr="0005743B">
        <w:fldChar w:fldCharType="begin"/>
      </w:r>
      <w:r w:rsidR="008812F8">
        <w:instrText xml:space="preserve"> ADDIN EN.CITE &lt;EndNote&gt;&lt;Cite&gt;&lt;Author&gt;Jiang&lt;/Author&gt;&lt;Year&gt;2002&lt;/Year&gt;&lt;RecNum&gt;714&lt;/RecNum&gt;&lt;DisplayText&gt;(81)&lt;/DisplayText&gt;&lt;record&gt;&lt;rec-number&gt;714&lt;/rec-number&gt;&lt;foreign-keys&gt;&lt;key app="EN" db-id="w9x2t5s0b200r4e5f2avvp94swdsrzartss9" timestamp="1457970934"&gt;714&lt;/key&gt;&lt;/foreign-keys&gt;&lt;ref-type name="Journal Article"&gt;17&lt;/ref-type&gt;&lt;contributors&gt;&lt;authors&gt;&lt;author&gt;Jiang, J.Y.&lt;/author&gt;&lt;author&gt;Gao, G.Y.&lt;/author&gt;&lt;author&gt;Li, W.P.&lt;/author&gt;&lt;author&gt;Yu, M.K.&lt;/author&gt;&lt;author&gt;Zhu, C.&lt;/author&gt;&lt;/authors&gt;&lt;/contributors&gt;&lt;titles&gt;&lt;title&gt;Early indicators of prognosis in 846 cases of severe traumatic brain injury.&lt;/title&gt;&lt;secondary-title&gt;Journal of Neurotrauma&lt;/secondary-title&gt;&lt;/titles&gt;&lt;periodical&gt;&lt;full-title&gt;Journal of Neurotrauma&lt;/full-title&gt;&lt;/periodical&gt;&lt;pages&gt;869-874&lt;/pages&gt;&lt;volume&gt;19&lt;/volume&gt;&lt;number&gt;7&lt;/number&gt;&lt;dates&gt;&lt;year&gt;2002&lt;/year&gt;&lt;/dates&gt;&lt;urls&gt;&lt;/urls&gt;&lt;/record&gt;&lt;/Cite&gt;&lt;/EndNote&gt;</w:instrText>
      </w:r>
      <w:r w:rsidRPr="0005743B">
        <w:fldChar w:fldCharType="separate"/>
      </w:r>
      <w:r w:rsidR="008812F8">
        <w:rPr>
          <w:noProof/>
        </w:rPr>
        <w:t>(81)</w:t>
      </w:r>
      <w:r w:rsidRPr="0005743B">
        <w:fldChar w:fldCharType="end"/>
      </w:r>
      <w:r w:rsidR="00F522D9">
        <w:t>,</w:t>
      </w:r>
      <w:r w:rsidRPr="0005743B">
        <w:t xml:space="preserve"> possibly because of decreases in cerebral perfusion pressure and cerebral blood flow potentially leading to hypoxic-</w:t>
      </w:r>
      <w:proofErr w:type="spellStart"/>
      <w:r w:rsidRPr="0005743B">
        <w:t>ischaemic</w:t>
      </w:r>
      <w:proofErr w:type="spellEnd"/>
      <w:r w:rsidRPr="0005743B">
        <w:t xml:space="preserve"> injury</w:t>
      </w:r>
      <w:r w:rsidR="00F522D9">
        <w:t xml:space="preserve"> </w:t>
      </w:r>
      <w:r w:rsidRPr="0005743B">
        <w:fldChar w:fldCharType="begin"/>
      </w:r>
      <w:r w:rsidR="008812F8">
        <w:instrText xml:space="preserve"> ADDIN EN.CITE &lt;EndNote&gt;&lt;Cite&gt;&lt;Author&gt;Dennis&lt;/Author&gt;&lt;Year&gt;2001&lt;/Year&gt;&lt;RecNum&gt;365&lt;/RecNum&gt;&lt;DisplayText&gt;(82)&lt;/DisplayText&gt;&lt;record&gt;&lt;rec-number&gt;365&lt;/rec-number&gt;&lt;foreign-keys&gt;&lt;key app="EN" db-id="w9x2t5s0b200r4e5f2avvp94swdsrzartss9" timestamp="1454592269"&gt;365&lt;/key&gt;&lt;/foreign-keys&gt;&lt;ref-type name="Journal Article"&gt;17&lt;/ref-type&gt;&lt;contributors&gt;&lt;authors&gt;&lt;author&gt;Dennis, L.J.&lt;/author&gt;&lt;author&gt;Mayer, S. A.&lt;/author&gt;&lt;/authors&gt;&lt;/contributors&gt;&lt;titles&gt;&lt;title&gt;Diagnosis and management of increased intracranial pressure.&lt;/title&gt;&lt;secondary-title&gt;Neurol India&lt;/secondary-title&gt;&lt;/titles&gt;&lt;periodical&gt;&lt;full-title&gt;Neurol India&lt;/full-title&gt;&lt;/periodical&gt;&lt;pages&gt;S37-S50&lt;/pages&gt;&lt;volume&gt;29&lt;/volume&gt;&lt;number&gt;2 Suppl 1&lt;/number&gt;&lt;dates&gt;&lt;year&gt;2001&lt;/year&gt;&lt;/dates&gt;&lt;urls&gt;&lt;/urls&gt;&lt;/record&gt;&lt;/Cite&gt;&lt;/EndNote&gt;</w:instrText>
      </w:r>
      <w:r w:rsidRPr="0005743B">
        <w:fldChar w:fldCharType="separate"/>
      </w:r>
      <w:r w:rsidR="008812F8">
        <w:rPr>
          <w:noProof/>
        </w:rPr>
        <w:t>(82)</w:t>
      </w:r>
      <w:r w:rsidRPr="0005743B">
        <w:fldChar w:fldCharType="end"/>
      </w:r>
      <w:r w:rsidR="00F522D9">
        <w:t>.</w:t>
      </w:r>
      <w:r w:rsidRPr="0005743B">
        <w:t xml:space="preserve"> Hypothermia </w:t>
      </w:r>
      <w:proofErr w:type="gramStart"/>
      <w:r w:rsidRPr="0005743B">
        <w:t>has long been known</w:t>
      </w:r>
      <w:proofErr w:type="gramEnd"/>
      <w:r w:rsidRPr="0005743B">
        <w:t xml:space="preserve"> to reduce ICP therefore maintaining the treatment for a duration of 72 hours encompasses the start of the 3-10 day period in which intracranial hypertension secondary to the TBI may present, allowing early attenuation of the elevated ICP, preventing further brain damage. </w:t>
      </w:r>
      <w:r w:rsidRPr="0005743B">
        <w:lastRenderedPageBreak/>
        <w:t xml:space="preserve">Our findings show that hypothermia for 72 hours appears to be the optimal duration, yielding the largest increase in </w:t>
      </w:r>
      <w:proofErr w:type="spellStart"/>
      <w:r w:rsidRPr="0005743B">
        <w:t>favourable</w:t>
      </w:r>
      <w:proofErr w:type="spellEnd"/>
      <w:r w:rsidRPr="0005743B">
        <w:t xml:space="preserve"> neurological outcome. Therapeutic hypothermia reduces ICP, as do barbiturates. Studies have shown that the additi</w:t>
      </w:r>
      <w:r w:rsidR="00F522D9">
        <w:t>onal use of barbiturates with therapeutic hypothermia</w:t>
      </w:r>
      <w:r w:rsidRPr="0005743B">
        <w:t xml:space="preserve"> did not improve neurological outcome or decrease mortality, compared to highl</w:t>
      </w:r>
      <w:r w:rsidR="00F522D9">
        <w:t>y significant improvements by hypothermia</w:t>
      </w:r>
      <w:r w:rsidRPr="0005743B">
        <w:t xml:space="preserve"> alone. These results suggest that barbiturate therapy m</w:t>
      </w:r>
      <w:r w:rsidR="00EB07A3">
        <w:t>ay limit the effectiveness of therapeutic hypothermia</w:t>
      </w:r>
      <w:r w:rsidR="00F522D9">
        <w:t xml:space="preserve"> </w:t>
      </w:r>
      <w:r w:rsidRPr="0005743B">
        <w:fldChar w:fldCharType="begin">
          <w:fldData xml:space="preserve">PEVuZE5vdGU+PENpdGU+PEF1dGhvcj5TaGlvemFraTwvQXV0aG9yPjxZZWFyPjE5OTk8L1llYXI+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</w:fldData>
        </w:fldChar>
      </w:r>
      <w:r w:rsidR="000A62B2">
        <w:instrText xml:space="preserve"> ADDIN EN.CITE </w:instrText>
      </w:r>
      <w:r w:rsidR="000A62B2">
        <w:fldChar w:fldCharType="begin">
          <w:fldData xml:space="preserve">PEVuZE5vdGU+PENpdGU+PEF1dGhvcj5TaGlvemFraTwvQXV0aG9yPjxZZWFyPjE5OTk8L1llYXI+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</w:fldData>
        </w:fldChar>
      </w:r>
      <w:r w:rsidR="000A62B2">
        <w:instrText xml:space="preserve"> ADDIN EN.CITE.DATA </w:instrText>
      </w:r>
      <w:r w:rsidR="000A62B2">
        <w:fldChar w:fldCharType="end"/>
      </w:r>
      <w:r w:rsidRPr="0005743B">
        <w:fldChar w:fldCharType="separate"/>
      </w:r>
      <w:r w:rsidR="000A62B2">
        <w:rPr>
          <w:noProof/>
        </w:rPr>
        <w:t>(44, 45)</w:t>
      </w:r>
      <w:r w:rsidRPr="0005743B">
        <w:fldChar w:fldCharType="end"/>
      </w:r>
      <w:r w:rsidR="00F522D9">
        <w:t>.</w:t>
      </w:r>
    </w:p>
    <w:p w14:paraId="0E53C35D" w14:textId="7875A4C7" w:rsidR="00B51914" w:rsidRPr="007936C7" w:rsidRDefault="00445922" w:rsidP="007936C7">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rPr>
          <w:rFonts w:asciiTheme="minorHAnsi" w:hAnsiTheme="minorHAnsi" w:cstheme="minorHAnsi"/>
          <w:sz w:val="28"/>
          <w:lang w:val="en-US"/>
        </w:rPr>
      </w:pPr>
      <w:r>
        <w:t xml:space="preserve">The </w:t>
      </w:r>
      <w:r w:rsidR="005F6033">
        <w:t xml:space="preserve">72 hours of cooling </w:t>
      </w:r>
      <w:proofErr w:type="gramStart"/>
      <w:r w:rsidR="005F6033">
        <w:t>should be followed</w:t>
      </w:r>
      <w:proofErr w:type="gramEnd"/>
      <w:r w:rsidR="005F6033">
        <w:t xml:space="preserve"> by a period of natural rewarming where patients are allowed to spontaneously return to normal body temperature. </w:t>
      </w:r>
      <w:r w:rsidR="007936C7" w:rsidRPr="007936C7">
        <w:rPr>
          <w:rFonts w:asciiTheme="minorHAnsi" w:hAnsiTheme="minorHAnsi" w:cstheme="minorHAnsi"/>
          <w:szCs w:val="22"/>
          <w:lang w:val="en-US"/>
        </w:rPr>
        <w:t>The rewarming phase of hypothermia treatments has previously been associated with fatal rebounds in ICP, when lower ICP levels induced by cooling suddenly increase when cooling is removed due to temperature being increased too quickly</w:t>
      </w:r>
      <w:r w:rsidR="007936C7">
        <w:rPr>
          <w:rFonts w:asciiTheme="minorHAnsi" w:hAnsiTheme="minorHAnsi" w:cstheme="minorHAnsi"/>
          <w:szCs w:val="22"/>
          <w:lang w:val="en-US"/>
        </w:rPr>
        <w:t xml:space="preserve"> </w:t>
      </w:r>
      <w:r w:rsidR="007936C7">
        <w:rPr>
          <w:rFonts w:asciiTheme="minorHAnsi" w:hAnsiTheme="minorHAnsi" w:cstheme="minorHAnsi"/>
          <w:szCs w:val="22"/>
          <w:lang w:val="en-US"/>
        </w:rPr>
        <w:fldChar w:fldCharType="begin"/>
      </w:r>
      <w:r w:rsidR="008812F8">
        <w:rPr>
          <w:rFonts w:asciiTheme="minorHAnsi" w:hAnsiTheme="minorHAnsi" w:cstheme="minorHAnsi"/>
          <w:szCs w:val="22"/>
          <w:lang w:val="en-US"/>
        </w:rPr>
        <w:instrText xml:space="preserve"> ADDIN EN.CITE &lt;EndNote&gt;&lt;Cite&gt;&lt;Author&gt;Polderman&lt;/Author&gt;&lt;Year&gt;2004&lt;/Year&gt;&lt;RecNum&gt;366&lt;/RecNum&gt;&lt;DisplayText&gt;(83)&lt;/DisplayText&gt;&lt;record&gt;&lt;rec-number&gt;366&lt;/rec-number&gt;&lt;foreign-keys&gt;&lt;key app="EN" db-id="w9x2t5s0b200r4e5f2avvp94swdsrzartss9" timestamp="1454599491"&gt;366&lt;/key&gt;&lt;key app="ENWeb" db-id=""&gt;0&lt;/key&gt;&lt;/foreign-keys&gt;&lt;ref-type name="Journal Article"&gt;17&lt;/ref-type&gt;&lt;contributors&gt;&lt;authors&gt;&lt;author&gt;Polderman, K. H.&lt;/author&gt;&lt;/authors&gt;&lt;/contributors&gt;&lt;auth-address&gt;Department of Intensive Care, VU University Medical Center, P.O. Box 7057, 1007 MB Amsterdam, The Netherlands. k.polderman@tip.nl&lt;/auth-address&gt;&lt;titles&gt;&lt;title&gt;Application of therapeutic hypothermia in the ICU: opportunities and pitfalls of a promising treatment modality. Part 1: Indications and evidence&lt;/title&gt;&lt;secondary-title&gt;Intensive Care Med&lt;/secondary-title&gt;&lt;/titles&gt;&lt;periodical&gt;&lt;full-title&gt;Intensive Care Med&lt;/full-title&gt;&lt;/periodical&gt;&lt;pages&gt;556-75&lt;/pages&gt;&lt;volume&gt;30&lt;/volume&gt;&lt;number&gt;4&lt;/number&gt;&lt;keywords&gt;&lt;keyword&gt;Animals&lt;/keyword&gt;&lt;keyword&gt;Humans&lt;/keyword&gt;&lt;keyword&gt;Hypothermia, Induced/*standards&lt;/keyword&gt;&lt;keyword&gt;Hypoxia, Brain/prevention &amp;amp; control&lt;/keyword&gt;&lt;keyword&gt;*Intensive Care Units&lt;/keyword&gt;&lt;keyword&gt;Intracranial Hemorrhages/therapy&lt;/keyword&gt;&lt;keyword&gt;Models, Animal&lt;/keyword&gt;&lt;keyword&gt;Reperfusion Injury/prevention &amp;amp; control&lt;/keyword&gt;&lt;keyword&gt;Stroke/therapy&lt;/keyword&gt;&lt;keyword&gt;Trauma, Nervous System/prevention &amp;amp; control&lt;/keyword&gt;&lt;/keywords&gt;&lt;dates&gt;&lt;year&gt;2004&lt;/year&gt;&lt;pub-dates&gt;&lt;date&gt;Apr&lt;/date&gt;&lt;/pub-dates&gt;&lt;/dates&gt;&lt;isbn&gt;0342-4642 (Print)&amp;#xD;0342-4642 (Linking)&lt;/isbn&gt;&lt;accession-num&gt;14767591&lt;/accession-num&gt;&lt;urls&gt;&lt;related-urls&gt;&lt;url&gt;http://www.ncbi.nlm.nih.gov/pubmed/14767591&lt;/url&gt;&lt;/related-urls&gt;&lt;/urls&gt;&lt;electronic-resource-num&gt;10.1007/s00134-003-2152-x&lt;/electronic-resource-num&gt;&lt;/record&gt;&lt;/Cite&gt;&lt;/EndNote&gt;</w:instrText>
      </w:r>
      <w:r w:rsidR="007936C7">
        <w:rPr>
          <w:rFonts w:asciiTheme="minorHAnsi" w:hAnsiTheme="minorHAnsi" w:cstheme="minorHAnsi"/>
          <w:szCs w:val="22"/>
          <w:lang w:val="en-US"/>
        </w:rPr>
        <w:fldChar w:fldCharType="separate"/>
      </w:r>
      <w:r w:rsidR="008812F8">
        <w:rPr>
          <w:rFonts w:asciiTheme="minorHAnsi" w:hAnsiTheme="minorHAnsi" w:cstheme="minorHAnsi"/>
          <w:noProof/>
          <w:szCs w:val="22"/>
          <w:lang w:val="en-US"/>
        </w:rPr>
        <w:t>(83)</w:t>
      </w:r>
      <w:r w:rsidR="007936C7">
        <w:rPr>
          <w:rFonts w:asciiTheme="minorHAnsi" w:hAnsiTheme="minorHAnsi" w:cstheme="minorHAnsi"/>
          <w:szCs w:val="22"/>
          <w:lang w:val="en-US"/>
        </w:rPr>
        <w:fldChar w:fldCharType="end"/>
      </w:r>
      <w:r w:rsidR="007936C7">
        <w:rPr>
          <w:rFonts w:asciiTheme="minorHAnsi" w:hAnsiTheme="minorHAnsi" w:cstheme="minorHAnsi"/>
          <w:szCs w:val="22"/>
          <w:lang w:val="en-US"/>
        </w:rPr>
        <w:t xml:space="preserve">. </w:t>
      </w:r>
      <w:r w:rsidR="00821B9B">
        <w:t xml:space="preserve">Allowing patients to rewarm passively at the natural rate may help avoid rapid changes in temperature, but not be too slow to prolong hypothermia for much </w:t>
      </w:r>
      <w:r w:rsidR="0005743B">
        <w:t>longer</w:t>
      </w:r>
      <w:r w:rsidR="00821B9B">
        <w:t xml:space="preserve"> than the optimum</w:t>
      </w:r>
      <w:r w:rsidR="00F522D9">
        <w:t xml:space="preserve"> </w:t>
      </w:r>
      <w:r w:rsidR="00E92A78">
        <w:fldChar w:fldCharType="begin"/>
      </w:r>
      <w:r w:rsidR="008812F8">
        <w:instrText xml:space="preserve"> ADDIN EN.CITE &lt;EndNote&gt;&lt;Cite&gt;&lt;Author&gt;Polderman&lt;/Author&gt;&lt;Year&gt;2004&lt;/Year&gt;&lt;RecNum&gt;366&lt;/RecNum&gt;&lt;DisplayText&gt;(83)&lt;/DisplayText&gt;&lt;record&gt;&lt;rec-number&gt;366&lt;/rec-number&gt;&lt;foreign-keys&gt;&lt;key app="EN" db-id="w9x2t5s0b200r4e5f2avvp94swdsrzartss9" timestamp="1454599491"&gt;366&lt;/key&gt;&lt;key app="ENWeb" db-id=""&gt;0&lt;/key&gt;&lt;/foreign-keys&gt;&lt;ref-type name="Journal Article"&gt;17&lt;/ref-type&gt;&lt;contributors&gt;&lt;authors&gt;&lt;author&gt;Polderman, K. H.&lt;/author&gt;&lt;/authors&gt;&lt;/contributors&gt;&lt;auth-address&gt;Department of Intensive Care, VU University Medical Center, P.O. Box 7057, 1007 MB Amsterdam, The Netherlands. k.polderman@tip.nl&lt;/auth-address&gt;&lt;titles&gt;&lt;title&gt;Application of therapeutic hypothermia in the ICU: opportunities and pitfalls of a promising treatment modality. Part 1: Indications and evidence&lt;/title&gt;&lt;secondary-title&gt;Intensive Care Med&lt;/secondary-title&gt;&lt;/titles&gt;&lt;periodical&gt;&lt;full-title&gt;Intensive Care Med&lt;/full-title&gt;&lt;/periodical&gt;&lt;pages&gt;556-75&lt;/pages&gt;&lt;volume&gt;30&lt;/volume&gt;&lt;number&gt;4&lt;/number&gt;&lt;keywords&gt;&lt;keyword&gt;Animals&lt;/keyword&gt;&lt;keyword&gt;Humans&lt;/keyword&gt;&lt;keyword&gt;Hypothermia, Induced/*standards&lt;/keyword&gt;&lt;keyword&gt;Hypoxia, Brain/prevention &amp;amp; control&lt;/keyword&gt;&lt;keyword&gt;*Intensive Care Units&lt;/keyword&gt;&lt;keyword&gt;Intracranial Hemorrhages/therapy&lt;/keyword&gt;&lt;keyword&gt;Models, Animal&lt;/keyword&gt;&lt;keyword&gt;Reperfusion Injury/prevention &amp;amp; control&lt;/keyword&gt;&lt;keyword&gt;Stroke/therapy&lt;/keyword&gt;&lt;keyword&gt;Trauma, Nervous System/prevention &amp;amp; control&lt;/keyword&gt;&lt;/keywords&gt;&lt;dates&gt;&lt;year&gt;2004&lt;/year&gt;&lt;pub-dates&gt;&lt;date&gt;Apr&lt;/date&gt;&lt;/pub-dates&gt;&lt;/dates&gt;&lt;isbn&gt;0342-4642 (Print)&amp;#xD;0342-4642 (Linking)&lt;/isbn&gt;&lt;accession-num&gt;14767591&lt;/accession-num&gt;&lt;urls&gt;&lt;related-urls&gt;&lt;url&gt;http://www.ncbi.nlm.nih.gov/pubmed/14767591&lt;/url&gt;&lt;/related-urls&gt;&lt;/urls&gt;&lt;electronic-resource-num&gt;10.1007/s00134-003-2152-x&lt;/electronic-resource-num&gt;&lt;/record&gt;&lt;/Cite&gt;&lt;/EndNote&gt;</w:instrText>
      </w:r>
      <w:r w:rsidR="00E92A78">
        <w:fldChar w:fldCharType="separate"/>
      </w:r>
      <w:r w:rsidR="008812F8">
        <w:rPr>
          <w:noProof/>
        </w:rPr>
        <w:t>(83)</w:t>
      </w:r>
      <w:r w:rsidR="00E92A78">
        <w:fldChar w:fldCharType="end"/>
      </w:r>
      <w:r w:rsidR="00F522D9">
        <w:t>.</w:t>
      </w:r>
    </w:p>
    <w:p w14:paraId="2FE07541" w14:textId="63794F36" w:rsidR="00857B10" w:rsidRDefault="0005743B" w:rsidP="00EB07A3">
      <w:pPr>
        <w:pStyle w:val="Body"/>
        <w:spacing w:line="480" w:lineRule="auto"/>
        <w:ind w:firstLine="720"/>
      </w:pPr>
      <w:r w:rsidRPr="0005743B">
        <w:rPr>
          <w:lang w:val="en-GB"/>
        </w:rPr>
        <w:t>Due to their different physiology and metabolism to adults, children may have a very different response to injury</w:t>
      </w:r>
      <w:r w:rsidR="00EB07A3">
        <w:rPr>
          <w:lang w:val="en-GB"/>
        </w:rPr>
        <w:t xml:space="preserve"> </w:t>
      </w:r>
      <w:r w:rsidRPr="0005743B">
        <w:rPr>
          <w:lang w:val="en-GB"/>
        </w:rPr>
        <w:fldChar w:fldCharType="begin"/>
      </w:r>
      <w:r w:rsidR="000A62B2">
        <w:rPr>
          <w:lang w:val="en-GB"/>
        </w:rPr>
        <w:instrText xml:space="preserve"> ADDIN EN.CITE &lt;EndNote&gt;&lt;Cite&gt;&lt;Author&gt;Adelson&lt;/Author&gt;&lt;Year&gt;2005&lt;/Year&gt;&lt;RecNum&gt;50&lt;/RecNum&gt;&lt;DisplayText&gt;(55)&lt;/DisplayText&gt;&lt;record&gt;&lt;rec-number&gt;50&lt;/rec-number&gt;&lt;foreign-keys&gt;&lt;key app="EN" db-id="w9x2t5s0b200r4e5f2avvp94swdsrzartss9" timestamp="1442401984"&gt;50&lt;/key&gt;&lt;key app="ENWeb" db-id=""&gt;0&lt;/key&gt;&lt;/foreign-keys&gt;&lt;ref-type name="Journal Article"&gt;17&lt;/ref-type&gt;&lt;contributors&gt;&lt;authors&gt;&lt;author&gt;Adelson, P. David&lt;/author&gt;&lt;author&gt;Ragheb, John&lt;/author&gt;&lt;author&gt;Muizelaar, J. Paul&lt;/author&gt;&lt;author&gt;Kanev, Paul&lt;/author&gt;&lt;author&gt;Brockmeyer, Douglas&lt;/author&gt;&lt;author&gt;Beers, Sue R.&lt;/author&gt;&lt;author&gt;Brown, S. Danielle&lt;/author&gt;&lt;author&gt;Cassidy, Laura D.&lt;/author&gt;&lt;author&gt;Chang, Yuefang&lt;/author&gt;&lt;author&gt;Levin, Harvey&lt;/author&gt;&lt;/authors&gt;&lt;/contributors&gt;&lt;titles&gt;&lt;title&gt;Phase II Clinical Trial of Moderate Hypothermia after Severe Traumatic Brain Injury in Children&lt;/title&gt;&lt;secondary-title&gt;Neurosurgery&lt;/secondary-title&gt;&lt;/titles&gt;&lt;periodical&gt;&lt;full-title&gt;Neurosurgery&lt;/full-title&gt;&lt;/periodical&gt;&lt;pages&gt;740-754&lt;/pages&gt;&lt;volume&gt;56&lt;/volume&gt;&lt;number&gt;4&lt;/number&gt;&lt;dates&gt;&lt;year&gt;2005&lt;/year&gt;&lt;/dates&gt;&lt;isbn&gt;0148-396X&lt;/isbn&gt;&lt;urls&gt;&lt;/urls&gt;&lt;electronic-resource-num&gt;10.1227/01.neu.0000156471.50726.26&lt;/electronic-resource-num&gt;&lt;research-notes&gt;Neutral&lt;/research-notes&gt;&lt;/record&gt;&lt;/Cite&gt;&lt;/EndNote&gt;</w:instrText>
      </w:r>
      <w:r w:rsidRPr="0005743B">
        <w:rPr>
          <w:lang w:val="en-GB"/>
        </w:rPr>
        <w:fldChar w:fldCharType="separate"/>
      </w:r>
      <w:r w:rsidR="000A62B2">
        <w:rPr>
          <w:noProof/>
          <w:lang w:val="en-GB"/>
        </w:rPr>
        <w:t>(55)</w:t>
      </w:r>
      <w:r w:rsidRPr="0005743B">
        <w:fldChar w:fldCharType="end"/>
      </w:r>
      <w:r w:rsidRPr="0005743B">
        <w:rPr>
          <w:lang w:val="en-GB"/>
        </w:rPr>
        <w:t xml:space="preserve"> which may explain their unfavourable results. </w:t>
      </w:r>
      <w:r w:rsidR="00A02A2A">
        <w:t>Following</w:t>
      </w:r>
      <w:r w:rsidR="00A7345D">
        <w:t xml:space="preserve"> TBI</w:t>
      </w:r>
      <w:r w:rsidR="00A02A2A">
        <w:t>,</w:t>
      </w:r>
      <w:r w:rsidR="00A7345D">
        <w:t xml:space="preserve"> children have 70% of normal</w:t>
      </w:r>
      <w:r w:rsidR="005F6033">
        <w:t xml:space="preserve"> energy expenditure levels</w:t>
      </w:r>
      <w:r w:rsidR="00EB07A3">
        <w:t xml:space="preserve"> </w:t>
      </w:r>
      <w:r w:rsidR="00CD1313">
        <w:fldChar w:fldCharType="begin">
          <w:fldData xml:space="preserve">PEVuZE5vdGU+PENpdGU+PEF1dGhvcj5NdGF3ZWg8L0F1dGhvcj48WWVhcj4yMDE0PC9ZZWFyPjxS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</w:fldData>
        </w:fldChar>
      </w:r>
      <w:r w:rsidR="008812F8">
        <w:instrText xml:space="preserve"> ADDIN EN.CITE </w:instrText>
      </w:r>
      <w:r w:rsidR="008812F8">
        <w:fldChar w:fldCharType="begin">
          <w:fldData xml:space="preserve">PEVuZE5vdGU+PENpdGU+PEF1dGhvcj5NdGF3ZWg8L0F1dGhvcj48WWVhcj4yMDE0PC9ZZWFyPjxS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</w:fldData>
        </w:fldChar>
      </w:r>
      <w:r w:rsidR="008812F8">
        <w:instrText xml:space="preserve"> ADDIN EN.CITE.DATA </w:instrText>
      </w:r>
      <w:r w:rsidR="008812F8">
        <w:fldChar w:fldCharType="end"/>
      </w:r>
      <w:r w:rsidR="00CD1313">
        <w:fldChar w:fldCharType="separate"/>
      </w:r>
      <w:r w:rsidR="008812F8">
        <w:rPr>
          <w:noProof/>
        </w:rPr>
        <w:t>(84)</w:t>
      </w:r>
      <w:r w:rsidR="00CD1313">
        <w:fldChar w:fldCharType="end"/>
      </w:r>
      <w:r w:rsidR="005F6033">
        <w:t xml:space="preserve"> </w:t>
      </w:r>
      <w:r w:rsidR="00A7345D">
        <w:t>compared to a hypermetabolic response in</w:t>
      </w:r>
      <w:r w:rsidR="005F6033">
        <w:t xml:space="preserve"> adults</w:t>
      </w:r>
      <w:r w:rsidR="00EB07A3">
        <w:t xml:space="preserve"> </w:t>
      </w:r>
      <w:r w:rsidR="00296974">
        <w:fldChar w:fldCharType="begin">
          <w:fldData xml:space="preserve">PEVuZE5vdGU+PENpdGU+PEF1dGhvcj5Sb2JlcnRzb248L0F1dGhvcj48WWVhcj4xOTg0PC9ZZWFy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</w:fldData>
        </w:fldChar>
      </w:r>
      <w:r w:rsidR="008812F8">
        <w:instrText xml:space="preserve"> ADDIN EN.CITE </w:instrText>
      </w:r>
      <w:r w:rsidR="008812F8">
        <w:fldChar w:fldCharType="begin">
          <w:fldData xml:space="preserve">PEVuZE5vdGU+PENpdGU+PEF1dGhvcj5Sb2JlcnRzb248L0F1dGhvcj48WWVhcj4xOTg0PC9ZZWFy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</w:fldData>
        </w:fldChar>
      </w:r>
      <w:r w:rsidR="008812F8">
        <w:instrText xml:space="preserve"> ADDIN EN.CITE.DATA </w:instrText>
      </w:r>
      <w:r w:rsidR="008812F8">
        <w:fldChar w:fldCharType="end"/>
      </w:r>
      <w:r w:rsidR="00296974">
        <w:fldChar w:fldCharType="separate"/>
      </w:r>
      <w:r w:rsidR="008812F8">
        <w:rPr>
          <w:noProof/>
        </w:rPr>
        <w:t>(85-87)</w:t>
      </w:r>
      <w:r w:rsidR="00296974">
        <w:fldChar w:fldCharType="end"/>
      </w:r>
      <w:r w:rsidR="00EB07A3">
        <w:t>.</w:t>
      </w:r>
      <w:r w:rsidR="00857B10">
        <w:t xml:space="preserve"> </w:t>
      </w:r>
      <w:r w:rsidR="005A5AF6">
        <w:t>Hypothermia acts to reduce metabolic response</w:t>
      </w:r>
      <w:r w:rsidR="00EB07A3">
        <w:t xml:space="preserve"> </w:t>
      </w:r>
      <w:r w:rsidR="005A5AF6">
        <w:fldChar w:fldCharType="begin"/>
      </w:r>
      <w:r w:rsidR="008812F8">
        <w:instrText xml:space="preserve"> ADDIN EN.CITE &lt;EndNote&gt;&lt;Cite&gt;&lt;Author&gt;Tokutomi&lt;/Author&gt;&lt;Year&gt;2003&lt;/Year&gt;&lt;RecNum&gt;171&lt;/RecNum&gt;&lt;DisplayText&gt;(88)&lt;/DisplayText&gt;&lt;record&gt;&lt;rec-number&gt;171&lt;/rec-number&gt;&lt;foreign-keys&gt;&lt;key app="EN" db-id="w9x2t5s0b200r4e5f2avvp94swdsrzartss9" timestamp="1444227404"&gt;171&lt;/key&gt;&lt;key app="ENWeb" db-id=""&gt;0&lt;/key&gt;&lt;/foreign-keys&gt;&lt;ref-type name="Journal Article"&gt;17&lt;/ref-type&gt;&lt;contributors&gt;&lt;authors&gt;&lt;author&gt;Tokutomi, T.&lt;/author&gt;&lt;author&gt;Morimoto, K.&lt;/author&gt;&lt;author&gt;Miyagi, T.&lt;/author&gt;&lt;author&gt;Yamaguchi, S.&lt;/author&gt;&lt;author&gt;Ishikawa, K.&lt;/author&gt;&lt;author&gt;Shigemori, M.&lt;/author&gt;&lt;/authors&gt;&lt;/contributors&gt;&lt;titles&gt;&lt;title&gt;Optimal temperature for the management of severe traumatic brain injury: effects of hypothermia on intracranial pressure, systemic and intracranial hemodynamics and metabolism.&lt;/title&gt;&lt;secondary-title&gt;Neurosurgery&lt;/secondary-title&gt;&lt;/titles&gt;&lt;periodical&gt;&lt;full-title&gt;Neurosurgery&lt;/full-title&gt;&lt;/periodical&gt;&lt;pages&gt;102-111&lt;/pages&gt;&lt;volume&gt;52&lt;/volume&gt;&lt;number&gt;1&lt;/number&gt;&lt;dates&gt;&lt;year&gt;2003&lt;/year&gt;&lt;/dates&gt;&lt;urls&gt;&lt;/urls&gt;&lt;/record&gt;&lt;/Cite&gt;&lt;/EndNote&gt;</w:instrText>
      </w:r>
      <w:r w:rsidR="005A5AF6">
        <w:fldChar w:fldCharType="separate"/>
      </w:r>
      <w:r w:rsidR="008812F8">
        <w:rPr>
          <w:noProof/>
        </w:rPr>
        <w:t>(88)</w:t>
      </w:r>
      <w:r w:rsidR="005A5AF6">
        <w:fldChar w:fldCharType="end"/>
      </w:r>
      <w:r w:rsidR="00EB07A3">
        <w:t>,</w:t>
      </w:r>
      <w:r w:rsidR="005A5AF6">
        <w:t xml:space="preserve"> therefore as children exhibit</w:t>
      </w:r>
      <w:r w:rsidR="005F6033">
        <w:t xml:space="preserve"> </w:t>
      </w:r>
      <w:r w:rsidR="005A5AF6">
        <w:t>~50%</w:t>
      </w:r>
      <w:r w:rsidR="005F6033">
        <w:t xml:space="preserve"> lower energy </w:t>
      </w:r>
      <w:r w:rsidR="005A5AF6">
        <w:t>levels</w:t>
      </w:r>
      <w:r w:rsidR="005F6033">
        <w:t xml:space="preserve"> there may be less of a target for hypothermia to act upon, </w:t>
      </w:r>
      <w:r w:rsidR="005A5AF6">
        <w:t>so</w:t>
      </w:r>
      <w:r w:rsidR="005F6033">
        <w:t xml:space="preserve"> outcomes cannot be improved. Another possible factor in this explanation comes from the fact that all </w:t>
      </w:r>
      <w:proofErr w:type="gramStart"/>
      <w:r w:rsidR="005F6033">
        <w:t>8</w:t>
      </w:r>
      <w:proofErr w:type="gramEnd"/>
      <w:r w:rsidR="005F6033">
        <w:t xml:space="preserve"> </w:t>
      </w:r>
      <w:proofErr w:type="spellStart"/>
      <w:r w:rsidR="005F6033">
        <w:t>p</w:t>
      </w:r>
      <w:r w:rsidR="00E90C95">
        <w:t>a</w:t>
      </w:r>
      <w:r w:rsidR="005F6033">
        <w:t>ediatric</w:t>
      </w:r>
      <w:proofErr w:type="spellEnd"/>
      <w:r w:rsidR="005F6033">
        <w:t xml:space="preserve"> trials used barbiturates to control elevated ICP. </w:t>
      </w:r>
      <w:r w:rsidR="00A7345D">
        <w:t>A</w:t>
      </w:r>
      <w:r w:rsidR="005F6033">
        <w:t>dministration of barbiturates decreased metabolism to 14% below predicted levels compared to patients without barbiturate therapy who exhibited 26% above predic</w:t>
      </w:r>
      <w:r w:rsidR="00AC3FF0">
        <w:t>ted levels</w:t>
      </w:r>
      <w:r w:rsidR="00EB07A3">
        <w:t xml:space="preserve"> </w:t>
      </w:r>
      <w:r w:rsidR="001823BD">
        <w:fldChar w:fldCharType="begin"/>
      </w:r>
      <w:r w:rsidR="008812F8">
        <w:instrText xml:space="preserve"> ADDIN EN.CITE &lt;EndNote&gt;&lt;Cite&gt;&lt;Author&gt;Dempsey&lt;/Author&gt;&lt;Year&gt;1985&lt;/Year&gt;&lt;RecNum&gt;368&lt;/RecNum&gt;&lt;DisplayText&gt;(89)&lt;/DisplayText&gt;&lt;record&gt;&lt;rec-number&gt;368&lt;/rec-number&gt;&lt;foreign-keys&gt;&lt;key app="EN" db-id="w9x2t5s0b200r4e5f2avvp94swdsrzartss9" timestamp="1454606688"&gt;368&lt;/key&gt;&lt;/foreign-keys&gt;&lt;ref-type name="Journal Article"&gt;17&lt;/ref-type&gt;&lt;contributors&gt;&lt;authors&gt;&lt;author&gt;Dempsey, D.T.&lt;/author&gt;&lt;author&gt;Guenter, P.&lt;/author&gt;&lt;author&gt;Mullen, J.L.&lt;/author&gt;&lt;author&gt;Fairman, R.&lt;/author&gt;&lt;author&gt;Crosby, L.O.&lt;/author&gt;&lt;author&gt;Spielman, G.&lt;/author&gt;&lt;author&gt;Gennarelli, T.&lt;/author&gt;&lt;/authors&gt;&lt;/contributors&gt;&lt;titles&gt;&lt;title&gt;Energy expenditure in acute trauma to the head with and without barbiturate therapy.&lt;/title&gt;&lt;/titles&gt;&lt;pages&gt;128-134&lt;/pages&gt;&lt;volume&gt;160&lt;/volume&gt;&lt;number&gt;2&lt;/number&gt;&lt;dates&gt;&lt;year&gt;1985&lt;/year&gt;&lt;/dates&gt;&lt;urls&gt;&lt;/urls&gt;&lt;/record&gt;&lt;/Cite&gt;&lt;/EndNote&gt;</w:instrText>
      </w:r>
      <w:r w:rsidR="001823BD">
        <w:fldChar w:fldCharType="separate"/>
      </w:r>
      <w:r w:rsidR="008812F8">
        <w:rPr>
          <w:noProof/>
        </w:rPr>
        <w:t>(89)</w:t>
      </w:r>
      <w:r w:rsidR="001823BD">
        <w:fldChar w:fldCharType="end"/>
      </w:r>
      <w:r w:rsidR="00EB07A3">
        <w:t>.</w:t>
      </w:r>
      <w:r w:rsidR="005F6033">
        <w:t xml:space="preserve"> This mechanism would maintain low energy expenditure levels and reduce the target for hypothermia to act </w:t>
      </w:r>
      <w:proofErr w:type="gramStart"/>
      <w:r w:rsidR="005F6033">
        <w:t>upon</w:t>
      </w:r>
      <w:proofErr w:type="gramEnd"/>
      <w:r w:rsidR="005F6033">
        <w:t xml:space="preserve">. </w:t>
      </w:r>
    </w:p>
    <w:p w14:paraId="512BECE9" w14:textId="53E06712" w:rsidR="00B51914" w:rsidRDefault="001A47F1" w:rsidP="007A21AF">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pPr>
      <w:r>
        <w:t xml:space="preserve">A number of limitations to our work need to </w:t>
      </w:r>
      <w:proofErr w:type="gramStart"/>
      <w:r>
        <w:t>be discussed</w:t>
      </w:r>
      <w:proofErr w:type="gramEnd"/>
      <w:r w:rsidR="005F6033">
        <w:t xml:space="preserve">. </w:t>
      </w:r>
      <w:r w:rsidR="00857B10">
        <w:t>V</w:t>
      </w:r>
      <w:r w:rsidR="005F6033">
        <w:t>ariation</w:t>
      </w:r>
      <w:r w:rsidR="00857B10">
        <w:t>s</w:t>
      </w:r>
      <w:r w:rsidR="005F6033">
        <w:t xml:space="preserve"> in inclusion criteria </w:t>
      </w:r>
      <w:r w:rsidR="005F6033">
        <w:lastRenderedPageBreak/>
        <w:t xml:space="preserve">to </w:t>
      </w:r>
      <w:proofErr w:type="spellStart"/>
      <w:r w:rsidR="00EB0099">
        <w:t>enroll</w:t>
      </w:r>
      <w:proofErr w:type="spellEnd"/>
      <w:r w:rsidR="005F6033">
        <w:t xml:space="preserve"> patients</w:t>
      </w:r>
      <w:r w:rsidR="00857B10">
        <w:t xml:space="preserve"> could have affected our results and may account for some of the observed heterogeneity. However, muc</w:t>
      </w:r>
      <w:r w:rsidR="002F06F7">
        <w:t xml:space="preserve">h of this heterogeneity </w:t>
      </w:r>
      <w:proofErr w:type="gramStart"/>
      <w:r w:rsidR="002F06F7">
        <w:t>was eli</w:t>
      </w:r>
      <w:r w:rsidR="00857B10">
        <w:t>minated</w:t>
      </w:r>
      <w:proofErr w:type="gramEnd"/>
      <w:r w:rsidR="00857B10">
        <w:t xml:space="preserve"> by iterative analysis without affecting the significance of the results.</w:t>
      </w:r>
      <w:r w:rsidR="005F6033">
        <w:t xml:space="preserve"> One common inclusion criteria was that the TBI was a blunt </w:t>
      </w:r>
      <w:r w:rsidR="006D1E60">
        <w:t>injury;</w:t>
      </w:r>
      <w:r w:rsidR="005F6033">
        <w:t xml:space="preserve"> </w:t>
      </w:r>
      <w:proofErr w:type="gramStart"/>
      <w:r w:rsidR="005F6033">
        <w:t>therefore</w:t>
      </w:r>
      <w:proofErr w:type="gramEnd"/>
      <w:r w:rsidR="005F6033">
        <w:t xml:space="preserve"> it would be unwise to extrapolate these results for the use of therapeutic hypothermia in the treatment of penetrating trauma. </w:t>
      </w:r>
      <w:r>
        <w:t>M</w:t>
      </w:r>
      <w:r w:rsidR="005F6033">
        <w:t xml:space="preserve">ore than half of the studies </w:t>
      </w:r>
      <w:r>
        <w:t xml:space="preserve">did </w:t>
      </w:r>
      <w:r w:rsidR="005F6033">
        <w:t xml:space="preserve">not report any data for complications </w:t>
      </w:r>
      <w:r>
        <w:t>making it</w:t>
      </w:r>
      <w:r w:rsidR="005F6033">
        <w:t xml:space="preserve"> difficult to determine the full</w:t>
      </w:r>
      <w:r w:rsidR="006D1E60">
        <w:t xml:space="preserve"> extent to which these arise. </w:t>
      </w:r>
      <w:proofErr w:type="gramStart"/>
      <w:r w:rsidR="006D1E60">
        <w:t>37</w:t>
      </w:r>
      <w:proofErr w:type="gramEnd"/>
      <w:r w:rsidR="005F6033">
        <w:t xml:space="preserve"> studies reported that temperature was </w:t>
      </w:r>
      <w:r w:rsidR="006D1E60">
        <w:t xml:space="preserve">not </w:t>
      </w:r>
      <w:r w:rsidR="005F6033">
        <w:t>actively maintained in the norm</w:t>
      </w:r>
      <w:r w:rsidR="006D1E60">
        <w:t xml:space="preserve">al range within the </w:t>
      </w:r>
      <w:proofErr w:type="spellStart"/>
      <w:r w:rsidR="006D1E60">
        <w:t>normothermic</w:t>
      </w:r>
      <w:proofErr w:type="spellEnd"/>
      <w:r w:rsidR="005F6033">
        <w:t xml:space="preserve"> control group</w:t>
      </w:r>
      <w:r>
        <w:t>.</w:t>
      </w:r>
      <w:r w:rsidR="005F6033">
        <w:t xml:space="preserve"> Therefore</w:t>
      </w:r>
      <w:r w:rsidR="00BE596B">
        <w:t>,</w:t>
      </w:r>
      <w:r w:rsidR="005F6033">
        <w:t xml:space="preserve"> in these studies the effect size </w:t>
      </w:r>
      <w:proofErr w:type="gramStart"/>
      <w:r w:rsidR="005F6033">
        <w:t>may have been altered</w:t>
      </w:r>
      <w:proofErr w:type="gramEnd"/>
      <w:r w:rsidR="005F6033">
        <w:t xml:space="preserve"> due to the deleterious effect of</w:t>
      </w:r>
      <w:r w:rsidR="006D1E60">
        <w:t xml:space="preserve"> fever in the </w:t>
      </w:r>
      <w:proofErr w:type="spellStart"/>
      <w:r w:rsidR="006D1E60">
        <w:t>normothermic</w:t>
      </w:r>
      <w:proofErr w:type="spellEnd"/>
      <w:r w:rsidR="005F6033">
        <w:t xml:space="preserve"> group, rather than the beneficial effects of cooling patients in the hypothermia group. </w:t>
      </w:r>
      <w:r w:rsidR="00243013" w:rsidRPr="007936C7">
        <w:rPr>
          <w:rFonts w:asciiTheme="minorHAnsi" w:hAnsiTheme="minorHAnsi" w:cstheme="minorHAnsi"/>
        </w:rPr>
        <w:t xml:space="preserve">GOS scoring to determine neurological outcome </w:t>
      </w:r>
      <w:proofErr w:type="gramStart"/>
      <w:r w:rsidR="007A21AF">
        <w:rPr>
          <w:rFonts w:asciiTheme="minorHAnsi" w:hAnsiTheme="minorHAnsi" w:cstheme="minorHAnsi"/>
        </w:rPr>
        <w:t>is cautioned</w:t>
      </w:r>
      <w:proofErr w:type="gramEnd"/>
      <w:r w:rsidR="007A21AF">
        <w:rPr>
          <w:rFonts w:asciiTheme="minorHAnsi" w:hAnsiTheme="minorHAnsi" w:cstheme="minorHAnsi"/>
        </w:rPr>
        <w:t xml:space="preserve"> </w:t>
      </w:r>
      <w:r w:rsidR="00243013" w:rsidRPr="007936C7">
        <w:rPr>
          <w:rFonts w:asciiTheme="minorHAnsi" w:hAnsiTheme="minorHAnsi" w:cstheme="minorHAnsi"/>
        </w:rPr>
        <w:t xml:space="preserve">as it </w:t>
      </w:r>
      <w:r w:rsidR="00243013" w:rsidRPr="007936C7">
        <w:rPr>
          <w:rFonts w:asciiTheme="minorHAnsi" w:hAnsiTheme="minorHAnsi" w:cstheme="minorHAnsi"/>
          <w:lang w:val="en-US"/>
        </w:rPr>
        <w:t xml:space="preserve">uses short, unspecific descriptions. </w:t>
      </w:r>
      <w:r w:rsidR="004B3CBE">
        <w:t xml:space="preserve">Finally, as with all meta-analysis there is a possibility of publication bias. However, we have </w:t>
      </w:r>
      <w:r w:rsidR="0005743B">
        <w:t>attempted</w:t>
      </w:r>
      <w:r w:rsidR="004B3CBE">
        <w:t xml:space="preserve"> to undertake a comprehensive search and funnel plots were symmetrical but of </w:t>
      </w:r>
      <w:proofErr w:type="gramStart"/>
      <w:r w:rsidR="004B3CBE">
        <w:t>course</w:t>
      </w:r>
      <w:proofErr w:type="gramEnd"/>
      <w:r w:rsidR="004B3CBE">
        <w:t xml:space="preserve"> publication bias cannot be entirely excluded.</w:t>
      </w:r>
    </w:p>
    <w:p w14:paraId="25194B19" w14:textId="77777777" w:rsidR="00B36AEF" w:rsidRDefault="00B36AEF" w:rsidP="002160A9">
      <w:pPr>
        <w:pStyle w:val="Body"/>
        <w:spacing w:line="480" w:lineRule="auto"/>
      </w:pPr>
    </w:p>
    <w:p w14:paraId="1D291B14" w14:textId="2E363399" w:rsidR="006B0296" w:rsidRPr="00EB07A3" w:rsidRDefault="006B0296" w:rsidP="002160A9">
      <w:pPr>
        <w:pStyle w:val="Body"/>
        <w:spacing w:line="480" w:lineRule="auto"/>
        <w:rPr>
          <w:b/>
        </w:rPr>
      </w:pPr>
      <w:r w:rsidRPr="006B0296">
        <w:rPr>
          <w:b/>
        </w:rPr>
        <w:t>Conclusions</w:t>
      </w:r>
    </w:p>
    <w:p w14:paraId="4F04E9D2" w14:textId="05F0CD82" w:rsidR="00B51914" w:rsidRDefault="005F6033" w:rsidP="007A21AF">
      <w:pPr>
        <w:spacing w:line="480" w:lineRule="auto"/>
      </w:pPr>
      <w:r>
        <w:t xml:space="preserve">Therapeutic hypothermia is a </w:t>
      </w:r>
      <w:r w:rsidR="00A06271">
        <w:t xml:space="preserve">likely </w:t>
      </w:r>
      <w:r>
        <w:t>beneficial treatme</w:t>
      </w:r>
      <w:r w:rsidRPr="00E90EC8">
        <w:t xml:space="preserve">nt </w:t>
      </w:r>
      <w:r w:rsidR="00A02A2A" w:rsidRPr="00E90EC8">
        <w:t>following</w:t>
      </w:r>
      <w:r w:rsidRPr="00E90EC8">
        <w:t xml:space="preserve"> TBI in adults</w:t>
      </w:r>
      <w:r w:rsidR="00106793" w:rsidRPr="00E90EC8">
        <w:t>,</w:t>
      </w:r>
      <w:r w:rsidRPr="008966B5">
        <w:t xml:space="preserve"> improving </w:t>
      </w:r>
      <w:r w:rsidR="00106793" w:rsidRPr="008966B5">
        <w:t xml:space="preserve">both </w:t>
      </w:r>
      <w:r w:rsidRPr="00E90EC8">
        <w:t xml:space="preserve">neurological outcomes and decreasing mortality rates. </w:t>
      </w:r>
      <w:r w:rsidR="00E90EC8" w:rsidRPr="00E90EC8">
        <w:t xml:space="preserve">Our </w:t>
      </w:r>
      <w:r w:rsidR="007A21AF">
        <w:t>work</w:t>
      </w:r>
      <w:r w:rsidR="00E90EC8" w:rsidRPr="00E90EC8">
        <w:t xml:space="preserve"> suggests that the optimal management strategy to improve both morbidity and mortality was determined to be selective brain cooling to 33</w:t>
      </w:r>
      <w:r w:rsidR="00E90EC8" w:rsidRPr="00E90EC8">
        <w:rPr>
          <w:rFonts w:ascii="Cambria Math" w:hAnsi="Cambria Math" w:cs="Cambria Math" w:hint="eastAsia"/>
        </w:rPr>
        <w:t>℃</w:t>
      </w:r>
      <w:r w:rsidR="00E90EC8" w:rsidRPr="00E90EC8">
        <w:t>. We then suggest maintaining this temperature for 72 hours, followed by a period of spontaneous rewarming at the natural rate, although the dataset for this advice is smaller.</w:t>
      </w:r>
      <w:r w:rsidR="007A21AF">
        <w:t xml:space="preserve"> </w:t>
      </w:r>
      <w:r w:rsidRPr="00E90EC8">
        <w:t>. B</w:t>
      </w:r>
      <w:r>
        <w:t xml:space="preserve">arbiturates </w:t>
      </w:r>
      <w:proofErr w:type="gramStart"/>
      <w:r>
        <w:t>may be used</w:t>
      </w:r>
      <w:proofErr w:type="gramEnd"/>
      <w:r>
        <w:t xml:space="preserve"> to control ICP but this </w:t>
      </w:r>
      <w:r w:rsidR="004B3CBE">
        <w:t xml:space="preserve">may </w:t>
      </w:r>
      <w:r>
        <w:t xml:space="preserve">limit the effectiveness of the hypothermia therapy. </w:t>
      </w:r>
      <w:r w:rsidR="006D1E60">
        <w:t xml:space="preserve">Therapeutic </w:t>
      </w:r>
      <w:r w:rsidR="006D1E60">
        <w:lastRenderedPageBreak/>
        <w:t>hypothermia</w:t>
      </w:r>
      <w:r>
        <w:t xml:space="preserve"> </w:t>
      </w:r>
      <w:proofErr w:type="gramStart"/>
      <w:r w:rsidR="007A21AF">
        <w:t>is not</w:t>
      </w:r>
      <w:r>
        <w:t xml:space="preserve"> recommended</w:t>
      </w:r>
      <w:proofErr w:type="gramEnd"/>
      <w:r>
        <w:t xml:space="preserve"> for use in </w:t>
      </w:r>
      <w:r w:rsidR="004B3CBE">
        <w:t>children</w:t>
      </w:r>
      <w:r w:rsidR="008966B5">
        <w:t xml:space="preserve"> with TBI</w:t>
      </w:r>
      <w:r>
        <w:t xml:space="preserve">. </w:t>
      </w:r>
      <w:r w:rsidR="007A21AF">
        <w:t>R</w:t>
      </w:r>
      <w:r w:rsidR="008966B5">
        <w:t xml:space="preserve">andomized controlled trials with these targets in mind may help to provide </w:t>
      </w:r>
      <w:proofErr w:type="gramStart"/>
      <w:r w:rsidR="008966B5">
        <w:t>more definitive clinical protocols</w:t>
      </w:r>
      <w:proofErr w:type="gramEnd"/>
      <w:r w:rsidR="008966B5">
        <w:t>.</w:t>
      </w:r>
    </w:p>
    <w:p w14:paraId="2AAE82F8" w14:textId="77777777" w:rsidR="006B0296" w:rsidRDefault="006B0296" w:rsidP="002160A9">
      <w:pPr>
        <w:pStyle w:val="Body"/>
        <w:spacing w:line="480" w:lineRule="auto"/>
      </w:pPr>
    </w:p>
    <w:p w14:paraId="03E32A01" w14:textId="75053FD0" w:rsidR="006B0296" w:rsidRDefault="006B0296" w:rsidP="002160A9">
      <w:pPr>
        <w:pStyle w:val="Body"/>
        <w:spacing w:line="480" w:lineRule="auto"/>
        <w:rPr>
          <w:b/>
        </w:rPr>
      </w:pPr>
      <w:r w:rsidRPr="006B0296">
        <w:rPr>
          <w:b/>
        </w:rPr>
        <w:t>Acknowledgements</w:t>
      </w:r>
    </w:p>
    <w:p w14:paraId="578BB995" w14:textId="2E3F2C37" w:rsidR="00F30C34" w:rsidRPr="00F30C34" w:rsidRDefault="00F30C34" w:rsidP="002160A9">
      <w:pPr>
        <w:pStyle w:val="Body"/>
        <w:spacing w:line="480" w:lineRule="auto"/>
        <w:rPr>
          <w:rFonts w:asciiTheme="minorHAnsi" w:hAnsiTheme="minorHAnsi" w:cstheme="minorHAnsi"/>
          <w:b/>
          <w:color w:val="auto"/>
        </w:rPr>
      </w:pPr>
      <w:r w:rsidRPr="00F30C34">
        <w:rPr>
          <w:rFonts w:asciiTheme="minorHAnsi" w:hAnsiTheme="minorHAnsi" w:cstheme="minorHAnsi"/>
          <w:color w:val="auto"/>
        </w:rPr>
        <w:t>PS was a Dep</w:t>
      </w:r>
      <w:r>
        <w:rPr>
          <w:rFonts w:asciiTheme="minorHAnsi" w:hAnsiTheme="minorHAnsi" w:cstheme="minorHAnsi"/>
          <w:color w:val="auto"/>
        </w:rPr>
        <w:t>ar</w:t>
      </w:r>
      <w:r w:rsidRPr="00F30C34">
        <w:rPr>
          <w:rFonts w:asciiTheme="minorHAnsi" w:hAnsiTheme="minorHAnsi" w:cstheme="minorHAnsi"/>
          <w:color w:val="auto"/>
        </w:rPr>
        <w:t>t</w:t>
      </w:r>
      <w:r>
        <w:rPr>
          <w:rFonts w:asciiTheme="minorHAnsi" w:hAnsiTheme="minorHAnsi" w:cstheme="minorHAnsi"/>
          <w:color w:val="auto"/>
        </w:rPr>
        <w:t>ment</w:t>
      </w:r>
      <w:r w:rsidRPr="00F30C34">
        <w:rPr>
          <w:rFonts w:asciiTheme="minorHAnsi" w:hAnsiTheme="minorHAnsi" w:cstheme="minorHAnsi"/>
          <w:color w:val="auto"/>
        </w:rPr>
        <w:t xml:space="preserve"> of Health UK Senior Fellow. </w:t>
      </w:r>
    </w:p>
    <w:p w14:paraId="44B1D355" w14:textId="77777777" w:rsidR="006B0296" w:rsidRDefault="006B0296" w:rsidP="002160A9">
      <w:pPr>
        <w:pStyle w:val="Body"/>
        <w:spacing w:line="480" w:lineRule="auto"/>
      </w:pPr>
    </w:p>
    <w:p w14:paraId="656E09E4" w14:textId="77777777" w:rsidR="006B0296" w:rsidRDefault="006B0296" w:rsidP="002160A9">
      <w:pPr>
        <w:pStyle w:val="Body"/>
        <w:spacing w:line="480" w:lineRule="auto"/>
      </w:pPr>
    </w:p>
    <w:p w14:paraId="0A8B0CDC" w14:textId="77777777" w:rsidR="00B51914" w:rsidRDefault="00B51914" w:rsidP="002160A9">
      <w:pPr>
        <w:pStyle w:val="Body"/>
        <w:spacing w:line="480" w:lineRule="auto"/>
      </w:pPr>
    </w:p>
    <w:p w14:paraId="149BB20D" w14:textId="77777777" w:rsidR="00B51914" w:rsidRDefault="005F6033" w:rsidP="002160A9">
      <w:pPr>
        <w:pStyle w:val="Body"/>
        <w:spacing w:line="480" w:lineRule="auto"/>
      </w:pPr>
      <w:r>
        <w:rPr>
          <w:rFonts w:ascii="Arial Unicode MS" w:hAnsi="Arial Unicode MS"/>
        </w:rPr>
        <w:br w:type="page"/>
      </w:r>
    </w:p>
    <w:p w14:paraId="340A50A6" w14:textId="77777777" w:rsidR="00B51914" w:rsidRPr="00B9195D" w:rsidRDefault="005F6033" w:rsidP="002160A9">
      <w:pPr>
        <w:pStyle w:val="NoSpacing"/>
        <w:spacing w:line="480" w:lineRule="auto"/>
        <w:rPr>
          <w:b/>
          <w:lang w:val="en-US"/>
        </w:rPr>
      </w:pPr>
      <w:bookmarkStart w:id="9" w:name="_Toc27"/>
      <w:r w:rsidRPr="00B9195D">
        <w:rPr>
          <w:b/>
          <w:lang w:val="en-US"/>
        </w:rPr>
        <w:lastRenderedPageBreak/>
        <w:t>References</w:t>
      </w:r>
      <w:bookmarkEnd w:id="9"/>
    </w:p>
    <w:p w14:paraId="66B981CE" w14:textId="77777777" w:rsidR="002212FE" w:rsidRDefault="002212FE" w:rsidP="002160A9">
      <w:pPr>
        <w:pStyle w:val="NoSpacing"/>
        <w:spacing w:line="480" w:lineRule="auto"/>
      </w:pPr>
    </w:p>
    <w:p w14:paraId="016A3B06" w14:textId="77777777" w:rsidR="008812F8" w:rsidRPr="008812F8" w:rsidRDefault="00B675C1" w:rsidP="008812F8">
      <w:pPr>
        <w:pStyle w:val="EndNoteBibliography"/>
        <w:rPr>
          <w:noProof/>
        </w:rPr>
      </w:pPr>
      <w:r>
        <w:rPr>
          <w:rFonts w:ascii="Arial Unicode MS" w:hAnsi="Arial Unicode MS" w:cs="Arial Unicode MS"/>
          <w:noProof/>
          <w:color w:val="000000"/>
        </w:rPr>
        <w:fldChar w:fldCharType="begin"/>
      </w:r>
      <w:r>
        <w:rPr>
          <w:rFonts w:ascii="Arial Unicode MS" w:hAnsi="Arial Unicode MS" w:cs="Arial Unicode MS"/>
          <w:noProof/>
          <w:color w:val="000000"/>
        </w:rPr>
        <w:instrText xml:space="preserve"> ADDIN EN.REFLIST </w:instrText>
      </w:r>
      <w:r>
        <w:rPr>
          <w:rFonts w:ascii="Arial Unicode MS" w:hAnsi="Arial Unicode MS" w:cs="Arial Unicode MS"/>
          <w:noProof/>
          <w:color w:val="000000"/>
        </w:rPr>
        <w:fldChar w:fldCharType="separate"/>
      </w:r>
      <w:r w:rsidR="008812F8" w:rsidRPr="008812F8">
        <w:rPr>
          <w:noProof/>
        </w:rPr>
        <w:t>1.</w:t>
      </w:r>
      <w:r w:rsidR="008812F8" w:rsidRPr="008812F8">
        <w:rPr>
          <w:noProof/>
        </w:rPr>
        <w:tab/>
        <w:t xml:space="preserve">Puvanachandra P, Hyder AA. The burden of traumatic brain injury in Asia: a call for research. </w:t>
      </w:r>
      <w:r w:rsidR="008812F8" w:rsidRPr="008812F8">
        <w:rPr>
          <w:i/>
          <w:noProof/>
        </w:rPr>
        <w:t>Pak J Neurol Sci</w:t>
      </w:r>
      <w:r w:rsidR="008812F8" w:rsidRPr="008812F8">
        <w:rPr>
          <w:noProof/>
        </w:rPr>
        <w:t xml:space="preserve"> 2009;4(1):27-32.</w:t>
      </w:r>
    </w:p>
    <w:p w14:paraId="21011186" w14:textId="3793BCD3" w:rsidR="008812F8" w:rsidRPr="008812F8" w:rsidRDefault="008812F8" w:rsidP="008812F8">
      <w:pPr>
        <w:pStyle w:val="EndNoteBibliography"/>
        <w:rPr>
          <w:noProof/>
        </w:rPr>
      </w:pPr>
      <w:r w:rsidRPr="008812F8">
        <w:rPr>
          <w:noProof/>
        </w:rPr>
        <w:t>2.</w:t>
      </w:r>
      <w:r w:rsidRPr="008812F8">
        <w:rPr>
          <w:noProof/>
        </w:rPr>
        <w:tab/>
        <w:t xml:space="preserve">Faul M, Xu L, Wald MM, et al. Traumatic brain injury in the United States: emergency department visits, hospitalizations and deaths 2002–2006.  2010  [cited 2016 4th January]Available from: </w:t>
      </w:r>
      <w:hyperlink r:id="rId10" w:history="1">
        <w:r w:rsidRPr="008812F8">
          <w:rPr>
            <w:rStyle w:val="Hyperlink"/>
            <w:noProof/>
            <w:lang w:val="en-GB"/>
          </w:rPr>
          <w:t>http://www.cdc.gov/traumaticbraininjury/pdf/blue_book.pdf</w:t>
        </w:r>
      </w:hyperlink>
    </w:p>
    <w:p w14:paraId="63823873" w14:textId="77777777" w:rsidR="008812F8" w:rsidRPr="008812F8" w:rsidRDefault="008812F8" w:rsidP="008812F8">
      <w:pPr>
        <w:pStyle w:val="EndNoteBibliography"/>
        <w:rPr>
          <w:noProof/>
        </w:rPr>
      </w:pPr>
      <w:r w:rsidRPr="008812F8">
        <w:rPr>
          <w:noProof/>
        </w:rPr>
        <w:t>3.</w:t>
      </w:r>
      <w:r w:rsidRPr="008812F8">
        <w:rPr>
          <w:noProof/>
        </w:rPr>
        <w:tab/>
        <w:t xml:space="preserve">Tagliaferri F, Compagnone C, Korsic M, et al. A systematic review of brain injury epidemiology in Europe. </w:t>
      </w:r>
      <w:r w:rsidRPr="008812F8">
        <w:rPr>
          <w:i/>
          <w:noProof/>
        </w:rPr>
        <w:t>Acta Neurochir (Wien)</w:t>
      </w:r>
      <w:r w:rsidRPr="008812F8">
        <w:rPr>
          <w:noProof/>
        </w:rPr>
        <w:t xml:space="preserve"> 2006;148(3):255-268; discussion 268.</w:t>
      </w:r>
    </w:p>
    <w:p w14:paraId="7D9FE033" w14:textId="77777777" w:rsidR="008812F8" w:rsidRPr="008812F8" w:rsidRDefault="008812F8" w:rsidP="008812F8">
      <w:pPr>
        <w:pStyle w:val="EndNoteBibliography"/>
        <w:rPr>
          <w:noProof/>
        </w:rPr>
      </w:pPr>
      <w:r w:rsidRPr="008812F8">
        <w:rPr>
          <w:noProof/>
        </w:rPr>
        <w:t>4.</w:t>
      </w:r>
      <w:r w:rsidRPr="008812F8">
        <w:rPr>
          <w:noProof/>
        </w:rPr>
        <w:tab/>
        <w:t xml:space="preserve">Gururaj G. Epidemiology of traumatic brain injuries: Indian scenario. </w:t>
      </w:r>
      <w:r w:rsidRPr="008812F8">
        <w:rPr>
          <w:i/>
          <w:noProof/>
        </w:rPr>
        <w:t>Neurol Res</w:t>
      </w:r>
      <w:r w:rsidRPr="008812F8">
        <w:rPr>
          <w:noProof/>
        </w:rPr>
        <w:t xml:space="preserve"> 2002;24(1):24-28.</w:t>
      </w:r>
    </w:p>
    <w:p w14:paraId="3172AE0B" w14:textId="77777777" w:rsidR="008812F8" w:rsidRPr="008812F8" w:rsidRDefault="008812F8" w:rsidP="008812F8">
      <w:pPr>
        <w:pStyle w:val="EndNoteBibliography"/>
        <w:rPr>
          <w:noProof/>
        </w:rPr>
      </w:pPr>
      <w:r w:rsidRPr="008812F8">
        <w:rPr>
          <w:noProof/>
        </w:rPr>
        <w:t>5.</w:t>
      </w:r>
      <w:r w:rsidRPr="008812F8">
        <w:rPr>
          <w:noProof/>
        </w:rPr>
        <w:tab/>
        <w:t xml:space="preserve">Wu X, Hu J, Zhou L, et al. Epidemiology of traumatic brain injury in eastern China, 2004: a prospective large case study. </w:t>
      </w:r>
      <w:r w:rsidRPr="008812F8">
        <w:rPr>
          <w:i/>
          <w:noProof/>
        </w:rPr>
        <w:t>J Trauma</w:t>
      </w:r>
      <w:r w:rsidRPr="008812F8">
        <w:rPr>
          <w:noProof/>
        </w:rPr>
        <w:t xml:space="preserve"> 2008;64(5):1313-1319.</w:t>
      </w:r>
    </w:p>
    <w:p w14:paraId="1999E3B9" w14:textId="79678299" w:rsidR="008812F8" w:rsidRPr="008812F8" w:rsidRDefault="008812F8" w:rsidP="008812F8">
      <w:pPr>
        <w:pStyle w:val="EndNoteBibliography"/>
        <w:rPr>
          <w:noProof/>
        </w:rPr>
      </w:pPr>
      <w:r w:rsidRPr="008812F8">
        <w:rPr>
          <w:noProof/>
        </w:rPr>
        <w:t>6.</w:t>
      </w:r>
      <w:r w:rsidRPr="008812F8">
        <w:rPr>
          <w:noProof/>
        </w:rPr>
        <w:tab/>
        <w:t xml:space="preserve">Frieden TR, Houry D, Baldwin G. Report to congress on traumatic brain injury in the United States: epidemiology and rehabilitation.  2015  [cited 2016 25th January]Available from: </w:t>
      </w:r>
      <w:hyperlink r:id="rId11" w:history="1">
        <w:r w:rsidRPr="008812F8">
          <w:rPr>
            <w:rStyle w:val="Hyperlink"/>
            <w:noProof/>
            <w:lang w:val="en-GB"/>
          </w:rPr>
          <w:t>http://www.cdc.gov/traumaticbraininjury/pdf/TBI_Report_to_Congress_Epi_and_Rehab-a.pdf</w:t>
        </w:r>
      </w:hyperlink>
    </w:p>
    <w:p w14:paraId="0CE3BB44" w14:textId="77777777" w:rsidR="008812F8" w:rsidRPr="008812F8" w:rsidRDefault="008812F8" w:rsidP="008812F8">
      <w:pPr>
        <w:pStyle w:val="EndNoteBibliography"/>
        <w:rPr>
          <w:noProof/>
        </w:rPr>
      </w:pPr>
      <w:r w:rsidRPr="008812F8">
        <w:rPr>
          <w:noProof/>
        </w:rPr>
        <w:t>7.</w:t>
      </w:r>
      <w:r w:rsidRPr="008812F8">
        <w:rPr>
          <w:noProof/>
        </w:rPr>
        <w:tab/>
        <w:t xml:space="preserve">Roozenbeek B, Maas AI, Menon DK. Changing patterns in the epidemiology of traumatic brain injury. </w:t>
      </w:r>
      <w:r w:rsidRPr="008812F8">
        <w:rPr>
          <w:i/>
          <w:noProof/>
        </w:rPr>
        <w:t>Nat Rev Neurol</w:t>
      </w:r>
      <w:r w:rsidRPr="008812F8">
        <w:rPr>
          <w:noProof/>
        </w:rPr>
        <w:t xml:space="preserve"> 2013;9(4):231-236.</w:t>
      </w:r>
    </w:p>
    <w:p w14:paraId="4B88077F" w14:textId="77777777" w:rsidR="008812F8" w:rsidRPr="008812F8" w:rsidRDefault="008812F8" w:rsidP="008812F8">
      <w:pPr>
        <w:pStyle w:val="EndNoteBibliography"/>
        <w:rPr>
          <w:noProof/>
        </w:rPr>
      </w:pPr>
      <w:r w:rsidRPr="008812F8">
        <w:rPr>
          <w:noProof/>
        </w:rPr>
        <w:t>8.</w:t>
      </w:r>
      <w:r w:rsidRPr="008812F8">
        <w:rPr>
          <w:noProof/>
        </w:rPr>
        <w:tab/>
        <w:t>Whiteneck G, Mellick D, Brooks C, et al. Colorado traumatic brain injury and follow up system data book. Englewood, Colorado: Craig Hospital; 2001.</w:t>
      </w:r>
    </w:p>
    <w:p w14:paraId="1DE9559C" w14:textId="77777777" w:rsidR="008812F8" w:rsidRPr="008812F8" w:rsidRDefault="008812F8" w:rsidP="008812F8">
      <w:pPr>
        <w:pStyle w:val="EndNoteBibliography"/>
        <w:rPr>
          <w:noProof/>
        </w:rPr>
      </w:pPr>
      <w:r w:rsidRPr="008812F8">
        <w:rPr>
          <w:noProof/>
        </w:rPr>
        <w:t>9.</w:t>
      </w:r>
      <w:r w:rsidRPr="008812F8">
        <w:rPr>
          <w:noProof/>
        </w:rPr>
        <w:tab/>
        <w:t xml:space="preserve">Bergman KS, Beekmans V, Stromswold J. Considerations for neuroprotection in the traumatic brain injury population. </w:t>
      </w:r>
      <w:r w:rsidRPr="008812F8">
        <w:rPr>
          <w:i/>
          <w:noProof/>
        </w:rPr>
        <w:t>Crit Care Nurs Clin North Am</w:t>
      </w:r>
      <w:r w:rsidRPr="008812F8">
        <w:rPr>
          <w:noProof/>
        </w:rPr>
        <w:t xml:space="preserve"> 2015;27(2):225-233.</w:t>
      </w:r>
    </w:p>
    <w:p w14:paraId="021C8ACD" w14:textId="77777777" w:rsidR="008812F8" w:rsidRPr="008812F8" w:rsidRDefault="008812F8" w:rsidP="008812F8">
      <w:pPr>
        <w:pStyle w:val="EndNoteBibliography"/>
        <w:rPr>
          <w:noProof/>
        </w:rPr>
      </w:pPr>
      <w:r w:rsidRPr="008812F8">
        <w:rPr>
          <w:noProof/>
        </w:rPr>
        <w:t>10.</w:t>
      </w:r>
      <w:r w:rsidRPr="008812F8">
        <w:rPr>
          <w:noProof/>
        </w:rPr>
        <w:tab/>
        <w:t xml:space="preserve">Tisherman SA, Rodriguez A, Safar P. Therapeutic hypothermia in traumatology. </w:t>
      </w:r>
      <w:r w:rsidRPr="008812F8">
        <w:rPr>
          <w:i/>
          <w:noProof/>
        </w:rPr>
        <w:t>Surg Clin North Am</w:t>
      </w:r>
      <w:r w:rsidRPr="008812F8">
        <w:rPr>
          <w:noProof/>
        </w:rPr>
        <w:t xml:space="preserve"> 1999;79(6):1269-1289.</w:t>
      </w:r>
    </w:p>
    <w:p w14:paraId="524B0A4C" w14:textId="77777777" w:rsidR="008812F8" w:rsidRPr="008812F8" w:rsidRDefault="008812F8" w:rsidP="008812F8">
      <w:pPr>
        <w:pStyle w:val="EndNoteBibliography"/>
        <w:rPr>
          <w:noProof/>
        </w:rPr>
      </w:pPr>
      <w:r w:rsidRPr="008812F8">
        <w:rPr>
          <w:noProof/>
        </w:rPr>
        <w:t>11.</w:t>
      </w:r>
      <w:r w:rsidRPr="008812F8">
        <w:rPr>
          <w:noProof/>
        </w:rPr>
        <w:tab/>
        <w:t xml:space="preserve">Dietrich WD, Bramlett HM. The evidence for hypothermia as a neuroprotectant in traumatic brain injury. </w:t>
      </w:r>
      <w:r w:rsidRPr="008812F8">
        <w:rPr>
          <w:i/>
          <w:noProof/>
        </w:rPr>
        <w:t>Neurotherapeutics</w:t>
      </w:r>
      <w:r w:rsidRPr="008812F8">
        <w:rPr>
          <w:noProof/>
        </w:rPr>
        <w:t xml:space="preserve"> 2010;7:43-50.</w:t>
      </w:r>
    </w:p>
    <w:p w14:paraId="046C9A48" w14:textId="77777777" w:rsidR="008812F8" w:rsidRPr="008812F8" w:rsidRDefault="008812F8" w:rsidP="008812F8">
      <w:pPr>
        <w:pStyle w:val="EndNoteBibliography"/>
        <w:rPr>
          <w:noProof/>
        </w:rPr>
      </w:pPr>
      <w:r w:rsidRPr="008812F8">
        <w:rPr>
          <w:noProof/>
        </w:rPr>
        <w:t>12.</w:t>
      </w:r>
      <w:r w:rsidRPr="008812F8">
        <w:rPr>
          <w:noProof/>
        </w:rPr>
        <w:tab/>
        <w:t xml:space="preserve">Brain Trauma Foundation. Guideline for management of severe traumatic brain injury. III Prophylactic hypothermia. </w:t>
      </w:r>
      <w:r w:rsidRPr="008812F8">
        <w:rPr>
          <w:i/>
          <w:noProof/>
        </w:rPr>
        <w:t>J Neurotrauma</w:t>
      </w:r>
      <w:r w:rsidRPr="008812F8">
        <w:rPr>
          <w:noProof/>
        </w:rPr>
        <w:t xml:space="preserve"> 2007;24(S1):S21-S25.</w:t>
      </w:r>
    </w:p>
    <w:p w14:paraId="4EC8108A" w14:textId="77777777" w:rsidR="008812F8" w:rsidRPr="008812F8" w:rsidRDefault="008812F8" w:rsidP="008812F8">
      <w:pPr>
        <w:pStyle w:val="EndNoteBibliography"/>
        <w:rPr>
          <w:noProof/>
        </w:rPr>
      </w:pPr>
      <w:r w:rsidRPr="008812F8">
        <w:rPr>
          <w:noProof/>
        </w:rPr>
        <w:t>13.</w:t>
      </w:r>
      <w:r w:rsidRPr="008812F8">
        <w:rPr>
          <w:noProof/>
        </w:rPr>
        <w:tab/>
        <w:t xml:space="preserve">Shamseer L, Moher D, Clarke M, et al. Preferred reporting items for systematic review and meta-analysis protocols (PRISMA-P) 2015: elaboration and explanation. </w:t>
      </w:r>
      <w:r w:rsidRPr="008812F8">
        <w:rPr>
          <w:i/>
          <w:noProof/>
        </w:rPr>
        <w:t>BMJ</w:t>
      </w:r>
      <w:r w:rsidRPr="008812F8">
        <w:rPr>
          <w:noProof/>
        </w:rPr>
        <w:t xml:space="preserve"> 2015;349:g7647.</w:t>
      </w:r>
    </w:p>
    <w:p w14:paraId="63A412B9" w14:textId="77777777" w:rsidR="008812F8" w:rsidRPr="008812F8" w:rsidRDefault="008812F8" w:rsidP="008812F8">
      <w:pPr>
        <w:pStyle w:val="EndNoteBibliography"/>
        <w:rPr>
          <w:noProof/>
        </w:rPr>
      </w:pPr>
      <w:r w:rsidRPr="008812F8">
        <w:rPr>
          <w:noProof/>
        </w:rPr>
        <w:t>14.</w:t>
      </w:r>
      <w:r w:rsidRPr="008812F8">
        <w:rPr>
          <w:noProof/>
        </w:rPr>
        <w:tab/>
        <w:t xml:space="preserve">Aibiki M, Maekawa S, Yokono S. Moderate hypothermia improves imbalances of thromboxane A2 and prostaglandin I2 production after traumatic brain injury in humans. </w:t>
      </w:r>
      <w:r w:rsidRPr="008812F8">
        <w:rPr>
          <w:i/>
          <w:noProof/>
        </w:rPr>
        <w:t>Crit Care Med</w:t>
      </w:r>
      <w:r w:rsidRPr="008812F8">
        <w:rPr>
          <w:noProof/>
        </w:rPr>
        <w:t xml:space="preserve"> 2000;28(12):3902-3906.</w:t>
      </w:r>
    </w:p>
    <w:p w14:paraId="4BD68EB8" w14:textId="77777777" w:rsidR="008812F8" w:rsidRPr="008812F8" w:rsidRDefault="008812F8" w:rsidP="008812F8">
      <w:pPr>
        <w:pStyle w:val="EndNoteBibliography"/>
        <w:rPr>
          <w:noProof/>
        </w:rPr>
      </w:pPr>
      <w:r w:rsidRPr="008812F8">
        <w:rPr>
          <w:noProof/>
        </w:rPr>
        <w:t>15.</w:t>
      </w:r>
      <w:r w:rsidRPr="008812F8">
        <w:rPr>
          <w:noProof/>
        </w:rPr>
        <w:tab/>
        <w:t xml:space="preserve">Andrews PJD, Sinclair HL, Rodriguez A, et al. Hypothermia for Intracranial Hypertension after Traumatic Brain Injury. </w:t>
      </w:r>
      <w:r w:rsidRPr="008812F8">
        <w:rPr>
          <w:i/>
          <w:noProof/>
        </w:rPr>
        <w:t>N Engl J Med</w:t>
      </w:r>
      <w:r w:rsidRPr="008812F8">
        <w:rPr>
          <w:noProof/>
        </w:rPr>
        <w:t xml:space="preserve"> 2015;373(25):2403-2412.</w:t>
      </w:r>
    </w:p>
    <w:p w14:paraId="7D5902DD" w14:textId="77777777" w:rsidR="008812F8" w:rsidRPr="008812F8" w:rsidRDefault="008812F8" w:rsidP="008812F8">
      <w:pPr>
        <w:pStyle w:val="EndNoteBibliography"/>
        <w:rPr>
          <w:noProof/>
        </w:rPr>
      </w:pPr>
      <w:r w:rsidRPr="008812F8">
        <w:rPr>
          <w:noProof/>
        </w:rPr>
        <w:t>16.</w:t>
      </w:r>
      <w:r w:rsidRPr="008812F8">
        <w:rPr>
          <w:noProof/>
        </w:rPr>
        <w:tab/>
        <w:t xml:space="preserve">Chen L, Piao J, Zeng F, et al. Moderate hypothermia therapy for patients with severe head injury. </w:t>
      </w:r>
      <w:r w:rsidRPr="008812F8">
        <w:rPr>
          <w:i/>
          <w:noProof/>
        </w:rPr>
        <w:t>Chin J Traumatol</w:t>
      </w:r>
      <w:r w:rsidRPr="008812F8">
        <w:rPr>
          <w:noProof/>
        </w:rPr>
        <w:t xml:space="preserve"> 2001;4(3):164-167.</w:t>
      </w:r>
    </w:p>
    <w:p w14:paraId="727787BE" w14:textId="77777777" w:rsidR="008812F8" w:rsidRPr="008812F8" w:rsidRDefault="008812F8" w:rsidP="008812F8">
      <w:pPr>
        <w:pStyle w:val="EndNoteBibliography"/>
        <w:rPr>
          <w:noProof/>
        </w:rPr>
      </w:pPr>
      <w:r w:rsidRPr="008812F8">
        <w:rPr>
          <w:noProof/>
        </w:rPr>
        <w:t>17.</w:t>
      </w:r>
      <w:r w:rsidRPr="008812F8">
        <w:rPr>
          <w:noProof/>
        </w:rPr>
        <w:tab/>
        <w:t xml:space="preserve">Clark RS, Kochanek PM, Obrist WD, et al. Cerebrospinal fluid and plasma nitrate and nitrite concentrations after head injury in humans. </w:t>
      </w:r>
      <w:r w:rsidRPr="008812F8">
        <w:rPr>
          <w:i/>
          <w:noProof/>
        </w:rPr>
        <w:t>Crit Care Med</w:t>
      </w:r>
      <w:r w:rsidRPr="008812F8">
        <w:rPr>
          <w:noProof/>
        </w:rPr>
        <w:t xml:space="preserve"> 1996;24:1243-1251.</w:t>
      </w:r>
    </w:p>
    <w:p w14:paraId="68FF9463" w14:textId="77777777" w:rsidR="008812F8" w:rsidRPr="008812F8" w:rsidRDefault="008812F8" w:rsidP="008812F8">
      <w:pPr>
        <w:pStyle w:val="EndNoteBibliography"/>
        <w:rPr>
          <w:noProof/>
        </w:rPr>
      </w:pPr>
      <w:r w:rsidRPr="008812F8">
        <w:rPr>
          <w:noProof/>
        </w:rPr>
        <w:t>18.</w:t>
      </w:r>
      <w:r w:rsidRPr="008812F8">
        <w:rPr>
          <w:noProof/>
        </w:rPr>
        <w:tab/>
        <w:t xml:space="preserve">Clifton GL, Allen S, Berry J, et al. Systemic hypothermia in treatment of brain injury. </w:t>
      </w:r>
      <w:r w:rsidRPr="008812F8">
        <w:rPr>
          <w:i/>
          <w:noProof/>
        </w:rPr>
        <w:t>J Neurotrauma</w:t>
      </w:r>
      <w:r w:rsidRPr="008812F8">
        <w:rPr>
          <w:noProof/>
        </w:rPr>
        <w:t xml:space="preserve"> 1992;9:S487-S495.</w:t>
      </w:r>
    </w:p>
    <w:p w14:paraId="50FB292F" w14:textId="77777777" w:rsidR="008812F8" w:rsidRPr="008812F8" w:rsidRDefault="008812F8" w:rsidP="008812F8">
      <w:pPr>
        <w:pStyle w:val="EndNoteBibliography"/>
        <w:rPr>
          <w:noProof/>
        </w:rPr>
      </w:pPr>
      <w:r w:rsidRPr="008812F8">
        <w:rPr>
          <w:noProof/>
        </w:rPr>
        <w:t>19.</w:t>
      </w:r>
      <w:r w:rsidRPr="008812F8">
        <w:rPr>
          <w:noProof/>
        </w:rPr>
        <w:tab/>
        <w:t xml:space="preserve">Clifton GL, Allen S, Barrodale P, et al. A phase II study of moderate hypothermia in severe brain injury. </w:t>
      </w:r>
      <w:r w:rsidRPr="008812F8">
        <w:rPr>
          <w:i/>
          <w:noProof/>
        </w:rPr>
        <w:t>J Neurotrauma</w:t>
      </w:r>
      <w:r w:rsidRPr="008812F8">
        <w:rPr>
          <w:noProof/>
        </w:rPr>
        <w:t xml:space="preserve"> 1993;10(3):263-271.</w:t>
      </w:r>
    </w:p>
    <w:p w14:paraId="7EA5C895" w14:textId="77777777" w:rsidR="008812F8" w:rsidRPr="008812F8" w:rsidRDefault="008812F8" w:rsidP="008812F8">
      <w:pPr>
        <w:pStyle w:val="EndNoteBibliography"/>
        <w:rPr>
          <w:noProof/>
        </w:rPr>
      </w:pPr>
      <w:r w:rsidRPr="008812F8">
        <w:rPr>
          <w:noProof/>
        </w:rPr>
        <w:t>20.</w:t>
      </w:r>
      <w:r w:rsidRPr="008812F8">
        <w:rPr>
          <w:noProof/>
        </w:rPr>
        <w:tab/>
        <w:t xml:space="preserve">Clifton GL, Miller ER, Choi SC, et al. Lack of effect of induction of hypothermia after acute brain injury. </w:t>
      </w:r>
      <w:r w:rsidRPr="008812F8">
        <w:rPr>
          <w:i/>
          <w:noProof/>
        </w:rPr>
        <w:t>N Engl J Med</w:t>
      </w:r>
      <w:r w:rsidRPr="008812F8">
        <w:rPr>
          <w:noProof/>
        </w:rPr>
        <w:t xml:space="preserve"> 2001;344(8):556-563.</w:t>
      </w:r>
    </w:p>
    <w:p w14:paraId="592D28E5" w14:textId="77777777" w:rsidR="008812F8" w:rsidRPr="008812F8" w:rsidRDefault="008812F8" w:rsidP="008812F8">
      <w:pPr>
        <w:pStyle w:val="EndNoteBibliography"/>
        <w:rPr>
          <w:noProof/>
        </w:rPr>
      </w:pPr>
      <w:r w:rsidRPr="008812F8">
        <w:rPr>
          <w:noProof/>
        </w:rPr>
        <w:lastRenderedPageBreak/>
        <w:t>21.</w:t>
      </w:r>
      <w:r w:rsidRPr="008812F8">
        <w:rPr>
          <w:noProof/>
        </w:rPr>
        <w:tab/>
        <w:t xml:space="preserve">Clifton GL, Valadka A, Zygun D, et al. Very early hypothermia induction in patients with severe brain injury (the National Acute Brain Injury Study: Hypothermia II): a randomised trial. </w:t>
      </w:r>
      <w:r w:rsidRPr="008812F8">
        <w:rPr>
          <w:i/>
          <w:noProof/>
        </w:rPr>
        <w:t>Lancet Neurol</w:t>
      </w:r>
      <w:r w:rsidRPr="008812F8">
        <w:rPr>
          <w:noProof/>
        </w:rPr>
        <w:t xml:space="preserve"> 2011;10(2):131-139.</w:t>
      </w:r>
    </w:p>
    <w:p w14:paraId="3E96E7E1" w14:textId="77777777" w:rsidR="008812F8" w:rsidRPr="008812F8" w:rsidRDefault="008812F8" w:rsidP="008812F8">
      <w:pPr>
        <w:pStyle w:val="EndNoteBibliography"/>
        <w:rPr>
          <w:noProof/>
        </w:rPr>
      </w:pPr>
      <w:r w:rsidRPr="008812F8">
        <w:rPr>
          <w:noProof/>
        </w:rPr>
        <w:t>22.</w:t>
      </w:r>
      <w:r w:rsidRPr="008812F8">
        <w:rPr>
          <w:noProof/>
        </w:rPr>
        <w:tab/>
        <w:t xml:space="preserve">Gal R, Cundrle I, Zimova I, et al. Mild hypothermia therapy for patients with severe brain injury. </w:t>
      </w:r>
      <w:r w:rsidRPr="008812F8">
        <w:rPr>
          <w:i/>
          <w:noProof/>
        </w:rPr>
        <w:t>Clin Neurol Neurosurg</w:t>
      </w:r>
      <w:r w:rsidRPr="008812F8">
        <w:rPr>
          <w:noProof/>
        </w:rPr>
        <w:t xml:space="preserve"> 2002;104:318-321.</w:t>
      </w:r>
    </w:p>
    <w:p w14:paraId="4863C4EA" w14:textId="77777777" w:rsidR="008812F8" w:rsidRPr="008812F8" w:rsidRDefault="008812F8" w:rsidP="008812F8">
      <w:pPr>
        <w:pStyle w:val="EndNoteBibliography"/>
        <w:rPr>
          <w:noProof/>
        </w:rPr>
      </w:pPr>
      <w:r w:rsidRPr="008812F8">
        <w:rPr>
          <w:noProof/>
        </w:rPr>
        <w:t>23.</w:t>
      </w:r>
      <w:r w:rsidRPr="008812F8">
        <w:rPr>
          <w:noProof/>
        </w:rPr>
        <w:tab/>
        <w:t xml:space="preserve">Harris OA, Muh CR, Surles MC, et al. Discrete cerebral hypothermia in the management of traumatic brain injury: a randomized controlled trial. </w:t>
      </w:r>
      <w:r w:rsidRPr="008812F8">
        <w:rPr>
          <w:i/>
          <w:noProof/>
        </w:rPr>
        <w:t>J Neurosurg</w:t>
      </w:r>
      <w:r w:rsidRPr="008812F8">
        <w:rPr>
          <w:noProof/>
        </w:rPr>
        <w:t xml:space="preserve"> 2009;110(6):1256-1264.</w:t>
      </w:r>
    </w:p>
    <w:p w14:paraId="15FDD3D6" w14:textId="77777777" w:rsidR="008812F8" w:rsidRPr="008812F8" w:rsidRDefault="008812F8" w:rsidP="008812F8">
      <w:pPr>
        <w:pStyle w:val="EndNoteBibliography"/>
        <w:rPr>
          <w:noProof/>
        </w:rPr>
      </w:pPr>
      <w:r w:rsidRPr="008812F8">
        <w:rPr>
          <w:noProof/>
        </w:rPr>
        <w:t>24.</w:t>
      </w:r>
      <w:r w:rsidRPr="008812F8">
        <w:rPr>
          <w:noProof/>
        </w:rPr>
        <w:tab/>
        <w:t xml:space="preserve">Hashiguchi N, Shiozaki T, Ogura H, et al. Mild hypothermia reduces expression of heat shock protein 60 in leukocytes from severely head-injured patients. </w:t>
      </w:r>
      <w:r w:rsidRPr="008812F8">
        <w:rPr>
          <w:i/>
          <w:noProof/>
        </w:rPr>
        <w:t>J Trauma</w:t>
      </w:r>
      <w:r w:rsidRPr="008812F8">
        <w:rPr>
          <w:noProof/>
        </w:rPr>
        <w:t xml:space="preserve"> 2003;55(6):1054-1060.</w:t>
      </w:r>
    </w:p>
    <w:p w14:paraId="2D6DFFB2" w14:textId="77777777" w:rsidR="008812F8" w:rsidRPr="008812F8" w:rsidRDefault="008812F8" w:rsidP="008812F8">
      <w:pPr>
        <w:pStyle w:val="EndNoteBibliography"/>
        <w:rPr>
          <w:noProof/>
        </w:rPr>
      </w:pPr>
      <w:r w:rsidRPr="008812F8">
        <w:rPr>
          <w:noProof/>
        </w:rPr>
        <w:t>25.</w:t>
      </w:r>
      <w:r w:rsidRPr="008812F8">
        <w:rPr>
          <w:noProof/>
        </w:rPr>
        <w:tab/>
        <w:t xml:space="preserve">Hayashi S, Inao S, Takayasu M, et al. Effect of early induction of hypothermia on severe head injury. </w:t>
      </w:r>
      <w:r w:rsidRPr="008812F8">
        <w:rPr>
          <w:i/>
          <w:noProof/>
        </w:rPr>
        <w:t>Acta Neurochir (Wien)</w:t>
      </w:r>
      <w:r w:rsidRPr="008812F8">
        <w:rPr>
          <w:noProof/>
        </w:rPr>
        <w:t xml:space="preserve"> 2002;81(Suppl):83-84.</w:t>
      </w:r>
    </w:p>
    <w:p w14:paraId="77ACAF48" w14:textId="77777777" w:rsidR="008812F8" w:rsidRPr="008812F8" w:rsidRDefault="008812F8" w:rsidP="008812F8">
      <w:pPr>
        <w:pStyle w:val="EndNoteBibliography"/>
        <w:rPr>
          <w:noProof/>
        </w:rPr>
      </w:pPr>
      <w:r w:rsidRPr="008812F8">
        <w:rPr>
          <w:noProof/>
        </w:rPr>
        <w:t>26.</w:t>
      </w:r>
      <w:r w:rsidRPr="008812F8">
        <w:rPr>
          <w:noProof/>
        </w:rPr>
        <w:tab/>
        <w:t xml:space="preserve">Hayashi S, Takayasu M, Inao S, et al. Balance of risk of Hypothermia. </w:t>
      </w:r>
      <w:r w:rsidRPr="008812F8">
        <w:rPr>
          <w:i/>
          <w:noProof/>
        </w:rPr>
        <w:t>Acta Neurochir (Wien)</w:t>
      </w:r>
      <w:r w:rsidRPr="008812F8">
        <w:rPr>
          <w:noProof/>
        </w:rPr>
        <w:t xml:space="preserve"> 2005;95 Suppl:269-272.</w:t>
      </w:r>
    </w:p>
    <w:p w14:paraId="3180FC13" w14:textId="77777777" w:rsidR="008812F8" w:rsidRPr="008812F8" w:rsidRDefault="008812F8" w:rsidP="008812F8">
      <w:pPr>
        <w:pStyle w:val="EndNoteBibliography"/>
        <w:rPr>
          <w:noProof/>
        </w:rPr>
      </w:pPr>
      <w:r w:rsidRPr="008812F8">
        <w:rPr>
          <w:noProof/>
        </w:rPr>
        <w:t>27.</w:t>
      </w:r>
      <w:r w:rsidRPr="008812F8">
        <w:rPr>
          <w:noProof/>
        </w:rPr>
        <w:tab/>
        <w:t>Hirayama T, Katayama T, Hayashi N, et al. Impact of moderate hypothermia on therapies for intracranial pressure control in severe traumatic brain injury. In: Nagai H, Ishii S, Maeda M, editors. Intracranial Pressure IX: 9th International Symposium. Nagaya, Japan: Springer-Verlag; 1994. p. 233-236.</w:t>
      </w:r>
    </w:p>
    <w:p w14:paraId="08EDCEAB" w14:textId="77777777" w:rsidR="008812F8" w:rsidRPr="008812F8" w:rsidRDefault="008812F8" w:rsidP="008812F8">
      <w:pPr>
        <w:pStyle w:val="EndNoteBibliography"/>
        <w:rPr>
          <w:noProof/>
        </w:rPr>
      </w:pPr>
      <w:r w:rsidRPr="008812F8">
        <w:rPr>
          <w:noProof/>
        </w:rPr>
        <w:t>28.</w:t>
      </w:r>
      <w:r w:rsidRPr="008812F8">
        <w:rPr>
          <w:noProof/>
        </w:rPr>
        <w:tab/>
        <w:t xml:space="preserve">Idris Z, Zenian MS, Muzaimi M, et al. Better Glasgow outcome score, cerebral perfusion pressure and focal brain oxygenation in severely traumatized brain following direct regional brain hypothermia therapy: A prospective randomized study. </w:t>
      </w:r>
      <w:r w:rsidRPr="008812F8">
        <w:rPr>
          <w:i/>
          <w:noProof/>
        </w:rPr>
        <w:t>Asian J Neurosurg</w:t>
      </w:r>
      <w:r w:rsidRPr="008812F8">
        <w:rPr>
          <w:noProof/>
        </w:rPr>
        <w:t xml:space="preserve"> 2014;9(3):115-123.</w:t>
      </w:r>
    </w:p>
    <w:p w14:paraId="2C3DC823" w14:textId="77777777" w:rsidR="008812F8" w:rsidRPr="008812F8" w:rsidRDefault="008812F8" w:rsidP="008812F8">
      <w:pPr>
        <w:pStyle w:val="EndNoteBibliography"/>
        <w:rPr>
          <w:noProof/>
        </w:rPr>
      </w:pPr>
      <w:r w:rsidRPr="008812F8">
        <w:rPr>
          <w:noProof/>
        </w:rPr>
        <w:t>29.</w:t>
      </w:r>
      <w:r w:rsidRPr="008812F8">
        <w:rPr>
          <w:noProof/>
        </w:rPr>
        <w:tab/>
        <w:t xml:space="preserve">Ishikawa K, Tanaka H, Shiozaki T, et al. Characteristics of infection and leukocyte count in severely head-injured patients treated with mild hypothermia. </w:t>
      </w:r>
      <w:r w:rsidRPr="008812F8">
        <w:rPr>
          <w:i/>
          <w:noProof/>
        </w:rPr>
        <w:t>J Trauma</w:t>
      </w:r>
      <w:r w:rsidRPr="008812F8">
        <w:rPr>
          <w:noProof/>
        </w:rPr>
        <w:t xml:space="preserve"> 2000;49:912-922.</w:t>
      </w:r>
    </w:p>
    <w:p w14:paraId="4B77EACE" w14:textId="77777777" w:rsidR="008812F8" w:rsidRPr="008812F8" w:rsidRDefault="008812F8" w:rsidP="008812F8">
      <w:pPr>
        <w:pStyle w:val="EndNoteBibliography"/>
        <w:rPr>
          <w:noProof/>
        </w:rPr>
      </w:pPr>
      <w:r w:rsidRPr="008812F8">
        <w:rPr>
          <w:noProof/>
        </w:rPr>
        <w:t>30.</w:t>
      </w:r>
      <w:r w:rsidRPr="008812F8">
        <w:rPr>
          <w:noProof/>
        </w:rPr>
        <w:tab/>
        <w:t xml:space="preserve">Jiang J, Zhu C, Lu Y, et al. The effects of mild hypothermia on patients wih severe traumatic brain injury. </w:t>
      </w:r>
      <w:r w:rsidRPr="008812F8">
        <w:rPr>
          <w:i/>
          <w:noProof/>
        </w:rPr>
        <w:t>Chin J Traumatol</w:t>
      </w:r>
      <w:r w:rsidRPr="008812F8">
        <w:rPr>
          <w:noProof/>
        </w:rPr>
        <w:t xml:space="preserve"> 1998;1(1):17-20.</w:t>
      </w:r>
    </w:p>
    <w:p w14:paraId="544A4727" w14:textId="77777777" w:rsidR="008812F8" w:rsidRPr="008812F8" w:rsidRDefault="008812F8" w:rsidP="008812F8">
      <w:pPr>
        <w:pStyle w:val="EndNoteBibliography"/>
        <w:rPr>
          <w:noProof/>
        </w:rPr>
      </w:pPr>
      <w:r w:rsidRPr="008812F8">
        <w:rPr>
          <w:noProof/>
        </w:rPr>
        <w:t>31.</w:t>
      </w:r>
      <w:r w:rsidRPr="008812F8">
        <w:rPr>
          <w:noProof/>
        </w:rPr>
        <w:tab/>
        <w:t xml:space="preserve">Jiang JY, Yu MK, Zhu C. Effect of long-term mild hypothermia therapy in patients with severe traumatic brain injury: 1-year follow up review of 87 cases. </w:t>
      </w:r>
      <w:r w:rsidRPr="008812F8">
        <w:rPr>
          <w:i/>
          <w:noProof/>
        </w:rPr>
        <w:t>J Neurosurg</w:t>
      </w:r>
      <w:r w:rsidRPr="008812F8">
        <w:rPr>
          <w:noProof/>
        </w:rPr>
        <w:t xml:space="preserve"> 2000;93:546-549.</w:t>
      </w:r>
    </w:p>
    <w:p w14:paraId="7C5C175C" w14:textId="77777777" w:rsidR="008812F8" w:rsidRPr="008812F8" w:rsidRDefault="008812F8" w:rsidP="008812F8">
      <w:pPr>
        <w:pStyle w:val="EndNoteBibliography"/>
        <w:rPr>
          <w:noProof/>
        </w:rPr>
      </w:pPr>
      <w:r w:rsidRPr="008812F8">
        <w:rPr>
          <w:noProof/>
        </w:rPr>
        <w:t>32.</w:t>
      </w:r>
      <w:r w:rsidRPr="008812F8">
        <w:rPr>
          <w:noProof/>
        </w:rPr>
        <w:tab/>
        <w:t xml:space="preserve">Lee HC, Chuang HC, Cho DY, et al. Applying cerebral hypothermia and brain oxygen monitoring in treating severe traumatic brain injury. </w:t>
      </w:r>
      <w:r w:rsidRPr="008812F8">
        <w:rPr>
          <w:i/>
          <w:noProof/>
        </w:rPr>
        <w:t>World Neurosurg</w:t>
      </w:r>
      <w:r w:rsidRPr="008812F8">
        <w:rPr>
          <w:noProof/>
        </w:rPr>
        <w:t xml:space="preserve"> 2010;74(6):654-660.</w:t>
      </w:r>
    </w:p>
    <w:p w14:paraId="4C298B00" w14:textId="77777777" w:rsidR="008812F8" w:rsidRPr="008812F8" w:rsidRDefault="008812F8" w:rsidP="008812F8">
      <w:pPr>
        <w:pStyle w:val="EndNoteBibliography"/>
        <w:rPr>
          <w:noProof/>
        </w:rPr>
      </w:pPr>
      <w:r w:rsidRPr="008812F8">
        <w:rPr>
          <w:noProof/>
        </w:rPr>
        <w:t>33.</w:t>
      </w:r>
      <w:r w:rsidRPr="008812F8">
        <w:rPr>
          <w:noProof/>
        </w:rPr>
        <w:tab/>
        <w:t xml:space="preserve">Liu J, Zhang S, Zhi D, et al. Clinical study on mild hypothermia in treatment of severe brain injury. . </w:t>
      </w:r>
      <w:r w:rsidRPr="008812F8">
        <w:rPr>
          <w:i/>
          <w:noProof/>
        </w:rPr>
        <w:t>Chin J Traumatol</w:t>
      </w:r>
      <w:r w:rsidRPr="008812F8">
        <w:rPr>
          <w:noProof/>
        </w:rPr>
        <w:t xml:space="preserve"> 1999;15(1):35-37.</w:t>
      </w:r>
    </w:p>
    <w:p w14:paraId="03EC260D" w14:textId="77777777" w:rsidR="008812F8" w:rsidRPr="008812F8" w:rsidRDefault="008812F8" w:rsidP="008812F8">
      <w:pPr>
        <w:pStyle w:val="EndNoteBibliography"/>
        <w:rPr>
          <w:noProof/>
        </w:rPr>
      </w:pPr>
      <w:r w:rsidRPr="008812F8">
        <w:rPr>
          <w:noProof/>
        </w:rPr>
        <w:t>34.</w:t>
      </w:r>
      <w:r w:rsidRPr="008812F8">
        <w:rPr>
          <w:noProof/>
        </w:rPr>
        <w:tab/>
        <w:t xml:space="preserve">Liu WG, Qiu WS, Zhang Y, et al. Effects of selective brain cooling in patients with severe traumatic brain injury. </w:t>
      </w:r>
      <w:r w:rsidRPr="008812F8">
        <w:rPr>
          <w:i/>
          <w:noProof/>
        </w:rPr>
        <w:t>J Int Med Res</w:t>
      </w:r>
      <w:r w:rsidRPr="008812F8">
        <w:rPr>
          <w:noProof/>
        </w:rPr>
        <w:t xml:space="preserve"> 2006;34:58-64.</w:t>
      </w:r>
    </w:p>
    <w:p w14:paraId="41EBFDF0" w14:textId="77777777" w:rsidR="008812F8" w:rsidRPr="008812F8" w:rsidRDefault="008812F8" w:rsidP="008812F8">
      <w:pPr>
        <w:pStyle w:val="EndNoteBibliography"/>
        <w:rPr>
          <w:noProof/>
        </w:rPr>
      </w:pPr>
      <w:r w:rsidRPr="008812F8">
        <w:rPr>
          <w:noProof/>
        </w:rPr>
        <w:t>35.</w:t>
      </w:r>
      <w:r w:rsidRPr="008812F8">
        <w:rPr>
          <w:noProof/>
        </w:rPr>
        <w:tab/>
        <w:t xml:space="preserve">Maekawa T, Yamashita S, Nagao S, et al. Prolonged mild therapeutic hypothermia versus fever control with tight hemodynamic monitoring and slow rewarming in patients with severe traumatic brain injury: a randomized controlled trial. </w:t>
      </w:r>
      <w:r w:rsidRPr="008812F8">
        <w:rPr>
          <w:i/>
          <w:noProof/>
        </w:rPr>
        <w:t>J Neurotrauma</w:t>
      </w:r>
      <w:r w:rsidRPr="008812F8">
        <w:rPr>
          <w:noProof/>
        </w:rPr>
        <w:t xml:space="preserve"> 2015;32(7):422-429.</w:t>
      </w:r>
    </w:p>
    <w:p w14:paraId="4580C87D" w14:textId="77777777" w:rsidR="008812F8" w:rsidRPr="008812F8" w:rsidRDefault="008812F8" w:rsidP="008812F8">
      <w:pPr>
        <w:pStyle w:val="EndNoteBibliography"/>
        <w:rPr>
          <w:noProof/>
        </w:rPr>
      </w:pPr>
      <w:r w:rsidRPr="008812F8">
        <w:rPr>
          <w:noProof/>
        </w:rPr>
        <w:t>36.</w:t>
      </w:r>
      <w:r w:rsidRPr="008812F8">
        <w:rPr>
          <w:noProof/>
        </w:rPr>
        <w:tab/>
        <w:t xml:space="preserve">Marion DW, Obrist WD, Carlier PM, et al. The use of moderate therapeutic hypothermia for patients with severe head injuries: a prelimary report. </w:t>
      </w:r>
      <w:r w:rsidRPr="008812F8">
        <w:rPr>
          <w:i/>
          <w:noProof/>
        </w:rPr>
        <w:t>J Neurosurg</w:t>
      </w:r>
      <w:r w:rsidRPr="008812F8">
        <w:rPr>
          <w:noProof/>
        </w:rPr>
        <w:t xml:space="preserve"> 1993;79:354-362.</w:t>
      </w:r>
    </w:p>
    <w:p w14:paraId="5FB83CC3" w14:textId="77777777" w:rsidR="008812F8" w:rsidRPr="008812F8" w:rsidRDefault="008812F8" w:rsidP="008812F8">
      <w:pPr>
        <w:pStyle w:val="EndNoteBibliography"/>
        <w:rPr>
          <w:noProof/>
        </w:rPr>
      </w:pPr>
      <w:r w:rsidRPr="008812F8">
        <w:rPr>
          <w:noProof/>
        </w:rPr>
        <w:t>37.</w:t>
      </w:r>
      <w:r w:rsidRPr="008812F8">
        <w:rPr>
          <w:noProof/>
        </w:rPr>
        <w:tab/>
        <w:t xml:space="preserve">Marion DW, Penrod LE, Kelsey SF, et al. Treatment of traumatic brain injury with moderate hypothermia. . </w:t>
      </w:r>
      <w:r w:rsidRPr="008812F8">
        <w:rPr>
          <w:i/>
          <w:noProof/>
        </w:rPr>
        <w:t>N Engl J Med</w:t>
      </w:r>
      <w:r w:rsidRPr="008812F8">
        <w:rPr>
          <w:noProof/>
        </w:rPr>
        <w:t xml:space="preserve"> 1997;336:540-546.</w:t>
      </w:r>
    </w:p>
    <w:p w14:paraId="2D137C8A" w14:textId="77777777" w:rsidR="008812F8" w:rsidRPr="008812F8" w:rsidRDefault="008812F8" w:rsidP="008812F8">
      <w:pPr>
        <w:pStyle w:val="EndNoteBibliography"/>
        <w:rPr>
          <w:noProof/>
        </w:rPr>
      </w:pPr>
      <w:r w:rsidRPr="008812F8">
        <w:rPr>
          <w:noProof/>
        </w:rPr>
        <w:t>38.</w:t>
      </w:r>
      <w:r w:rsidRPr="008812F8">
        <w:rPr>
          <w:noProof/>
        </w:rPr>
        <w:tab/>
        <w:t xml:space="preserve">Meissner W, Krapp C, Kauf E, et al. Thyroid hormone response to moderate hypothermia in severe brain injury. </w:t>
      </w:r>
      <w:r w:rsidRPr="008812F8">
        <w:rPr>
          <w:i/>
          <w:noProof/>
        </w:rPr>
        <w:t>Intensive Care Med</w:t>
      </w:r>
      <w:r w:rsidRPr="008812F8">
        <w:rPr>
          <w:noProof/>
        </w:rPr>
        <w:t xml:space="preserve"> 2003;29(1):44-48.</w:t>
      </w:r>
    </w:p>
    <w:p w14:paraId="750519B7" w14:textId="77777777" w:rsidR="008812F8" w:rsidRPr="008812F8" w:rsidRDefault="008812F8" w:rsidP="008812F8">
      <w:pPr>
        <w:pStyle w:val="EndNoteBibliography"/>
        <w:rPr>
          <w:noProof/>
        </w:rPr>
      </w:pPr>
      <w:r w:rsidRPr="008812F8">
        <w:rPr>
          <w:noProof/>
        </w:rPr>
        <w:lastRenderedPageBreak/>
        <w:t>39.</w:t>
      </w:r>
      <w:r w:rsidRPr="008812F8">
        <w:rPr>
          <w:noProof/>
        </w:rPr>
        <w:tab/>
        <w:t xml:space="preserve">Nara I, Shiogai T, Hara M, et al. Comparitive Effects of Hypothermia, Barbituate, and Osmotherapy for Cerebral Oxygen Metabolism, Intracranial Pressure, and Cerebral Perfusion Pressure in Patients with Severe Head Injury. </w:t>
      </w:r>
      <w:r w:rsidRPr="008812F8">
        <w:rPr>
          <w:i/>
          <w:noProof/>
        </w:rPr>
        <w:t>Acta Neurochir (Wien)</w:t>
      </w:r>
      <w:r w:rsidRPr="008812F8">
        <w:rPr>
          <w:noProof/>
        </w:rPr>
        <w:t xml:space="preserve"> 1997;71(Suppl):22-26.</w:t>
      </w:r>
    </w:p>
    <w:p w14:paraId="6670ABAD" w14:textId="77777777" w:rsidR="008812F8" w:rsidRPr="008812F8" w:rsidRDefault="008812F8" w:rsidP="008812F8">
      <w:pPr>
        <w:pStyle w:val="EndNoteBibliography"/>
        <w:rPr>
          <w:noProof/>
        </w:rPr>
      </w:pPr>
      <w:r w:rsidRPr="008812F8">
        <w:rPr>
          <w:noProof/>
        </w:rPr>
        <w:t>40.</w:t>
      </w:r>
      <w:r w:rsidRPr="008812F8">
        <w:rPr>
          <w:noProof/>
        </w:rPr>
        <w:tab/>
        <w:t xml:space="preserve">Polderman KH, Tjong Tjin Joe R, Peerdeman SM, et al. Effects of therapeutic hypothermia on intracranial pressure and outcome in patients with severe head injury. </w:t>
      </w:r>
      <w:r w:rsidRPr="008812F8">
        <w:rPr>
          <w:i/>
          <w:noProof/>
        </w:rPr>
        <w:t>Intensive Care Med</w:t>
      </w:r>
      <w:r w:rsidRPr="008812F8">
        <w:rPr>
          <w:noProof/>
        </w:rPr>
        <w:t xml:space="preserve"> 2002;28(11):1563-1573.</w:t>
      </w:r>
    </w:p>
    <w:p w14:paraId="0E8C176E" w14:textId="77777777" w:rsidR="008812F8" w:rsidRPr="008812F8" w:rsidRDefault="008812F8" w:rsidP="008812F8">
      <w:pPr>
        <w:pStyle w:val="EndNoteBibliography"/>
        <w:rPr>
          <w:noProof/>
        </w:rPr>
      </w:pPr>
      <w:r w:rsidRPr="008812F8">
        <w:rPr>
          <w:noProof/>
        </w:rPr>
        <w:t>41.</w:t>
      </w:r>
      <w:r w:rsidRPr="008812F8">
        <w:rPr>
          <w:noProof/>
        </w:rPr>
        <w:tab/>
        <w:t xml:space="preserve">Qiu WS, Liu WG, Shen H, et al. Therapeutic effect of mild hypothermia on severe traumatic head injury. </w:t>
      </w:r>
      <w:r w:rsidRPr="008812F8">
        <w:rPr>
          <w:i/>
          <w:noProof/>
        </w:rPr>
        <w:t>Chin J Traumatol</w:t>
      </w:r>
      <w:r w:rsidRPr="008812F8">
        <w:rPr>
          <w:noProof/>
        </w:rPr>
        <w:t xml:space="preserve"> 2005;8(1):27-32.</w:t>
      </w:r>
    </w:p>
    <w:p w14:paraId="4A464C65" w14:textId="77777777" w:rsidR="008812F8" w:rsidRPr="008812F8" w:rsidRDefault="008812F8" w:rsidP="008812F8">
      <w:pPr>
        <w:pStyle w:val="EndNoteBibliography"/>
        <w:rPr>
          <w:noProof/>
        </w:rPr>
      </w:pPr>
      <w:r w:rsidRPr="008812F8">
        <w:rPr>
          <w:noProof/>
        </w:rPr>
        <w:t>42.</w:t>
      </w:r>
      <w:r w:rsidRPr="008812F8">
        <w:rPr>
          <w:noProof/>
        </w:rPr>
        <w:tab/>
        <w:t xml:space="preserve">Qiu W, Zhang Y, Sheng H, et al. Effects of therapeutic mild hypothermia on patients with severe traumatic brain injury after craniotomy. </w:t>
      </w:r>
      <w:r w:rsidRPr="008812F8">
        <w:rPr>
          <w:i/>
          <w:noProof/>
        </w:rPr>
        <w:t>J Crit Care</w:t>
      </w:r>
      <w:r w:rsidRPr="008812F8">
        <w:rPr>
          <w:noProof/>
        </w:rPr>
        <w:t xml:space="preserve"> 2007;22(3):229-235.</w:t>
      </w:r>
    </w:p>
    <w:p w14:paraId="6BEB1261" w14:textId="77777777" w:rsidR="008812F8" w:rsidRPr="008812F8" w:rsidRDefault="008812F8" w:rsidP="008812F8">
      <w:pPr>
        <w:pStyle w:val="EndNoteBibliography"/>
        <w:rPr>
          <w:noProof/>
        </w:rPr>
      </w:pPr>
      <w:r w:rsidRPr="008812F8">
        <w:rPr>
          <w:noProof/>
        </w:rPr>
        <w:t>43.</w:t>
      </w:r>
      <w:r w:rsidRPr="008812F8">
        <w:rPr>
          <w:noProof/>
        </w:rPr>
        <w:tab/>
        <w:t xml:space="preserve">Shiozaki T, Sugimoto H, Taneda M, et al. Effect of mild hypothermia on uncontrollable intracranial hypertension after severe head injury. </w:t>
      </w:r>
      <w:r w:rsidRPr="008812F8">
        <w:rPr>
          <w:i/>
          <w:noProof/>
        </w:rPr>
        <w:t>J Neurosurg</w:t>
      </w:r>
      <w:r w:rsidRPr="008812F8">
        <w:rPr>
          <w:noProof/>
        </w:rPr>
        <w:t xml:space="preserve"> 1993;79:363-368.</w:t>
      </w:r>
    </w:p>
    <w:p w14:paraId="39E915DF" w14:textId="77777777" w:rsidR="008812F8" w:rsidRPr="008812F8" w:rsidRDefault="008812F8" w:rsidP="008812F8">
      <w:pPr>
        <w:pStyle w:val="EndNoteBibliography"/>
        <w:rPr>
          <w:noProof/>
        </w:rPr>
      </w:pPr>
      <w:r w:rsidRPr="008812F8">
        <w:rPr>
          <w:noProof/>
        </w:rPr>
        <w:t>44.</w:t>
      </w:r>
      <w:r w:rsidRPr="008812F8">
        <w:rPr>
          <w:noProof/>
        </w:rPr>
        <w:tab/>
        <w:t xml:space="preserve">Shiozaki T, Kato A, Taneda M, et al. Little benefit from mild hypothermia therapy for severely head injured patients with low intracranial pressure. . </w:t>
      </w:r>
      <w:r w:rsidRPr="008812F8">
        <w:rPr>
          <w:i/>
          <w:noProof/>
        </w:rPr>
        <w:t>J Neurosurg</w:t>
      </w:r>
      <w:r w:rsidRPr="008812F8">
        <w:rPr>
          <w:noProof/>
        </w:rPr>
        <w:t xml:space="preserve"> 1999;91:185-191.</w:t>
      </w:r>
    </w:p>
    <w:p w14:paraId="0EC502D2" w14:textId="77777777" w:rsidR="008812F8" w:rsidRPr="008812F8" w:rsidRDefault="008812F8" w:rsidP="008812F8">
      <w:pPr>
        <w:pStyle w:val="EndNoteBibliography"/>
        <w:rPr>
          <w:noProof/>
        </w:rPr>
      </w:pPr>
      <w:r w:rsidRPr="008812F8">
        <w:rPr>
          <w:noProof/>
        </w:rPr>
        <w:t>45.</w:t>
      </w:r>
      <w:r w:rsidRPr="008812F8">
        <w:rPr>
          <w:noProof/>
        </w:rPr>
        <w:tab/>
        <w:t xml:space="preserve">Shiozaki T, Hayakata T, Taneda M, et al. A multicenter prospective randomized controlled trial of the efficacy of mild hypothermia for severely head injured patients with low intracranial pressure. </w:t>
      </w:r>
      <w:r w:rsidRPr="008812F8">
        <w:rPr>
          <w:i/>
          <w:noProof/>
        </w:rPr>
        <w:t>J Neurosurg</w:t>
      </w:r>
      <w:r w:rsidRPr="008812F8">
        <w:rPr>
          <w:noProof/>
        </w:rPr>
        <w:t xml:space="preserve"> 2001;94:50-54.</w:t>
      </w:r>
    </w:p>
    <w:p w14:paraId="437A61E6" w14:textId="77777777" w:rsidR="008812F8" w:rsidRPr="008812F8" w:rsidRDefault="008812F8" w:rsidP="008812F8">
      <w:pPr>
        <w:pStyle w:val="EndNoteBibliography"/>
        <w:rPr>
          <w:noProof/>
        </w:rPr>
      </w:pPr>
      <w:r w:rsidRPr="008812F8">
        <w:rPr>
          <w:noProof/>
        </w:rPr>
        <w:t>46.</w:t>
      </w:r>
      <w:r w:rsidRPr="008812F8">
        <w:rPr>
          <w:noProof/>
        </w:rPr>
        <w:tab/>
        <w:t xml:space="preserve">Smrcka M, Vidlak M, Maca K, et al. The influence of mild hypothermia on ICP, CPP and outcome in patients with primary and secondary brain injury. </w:t>
      </w:r>
      <w:r w:rsidRPr="008812F8">
        <w:rPr>
          <w:i/>
          <w:noProof/>
        </w:rPr>
        <w:t>Acta Neurochir (Wien)</w:t>
      </w:r>
      <w:r w:rsidRPr="008812F8">
        <w:rPr>
          <w:noProof/>
        </w:rPr>
        <w:t xml:space="preserve"> 2005;95(Suppl):273-275.</w:t>
      </w:r>
    </w:p>
    <w:p w14:paraId="155DE0C0" w14:textId="77777777" w:rsidR="008812F8" w:rsidRPr="008812F8" w:rsidRDefault="008812F8" w:rsidP="008812F8">
      <w:pPr>
        <w:pStyle w:val="EndNoteBibliography"/>
        <w:rPr>
          <w:noProof/>
        </w:rPr>
      </w:pPr>
      <w:r w:rsidRPr="008812F8">
        <w:rPr>
          <w:noProof/>
        </w:rPr>
        <w:t>47.</w:t>
      </w:r>
      <w:r w:rsidRPr="008812F8">
        <w:rPr>
          <w:noProof/>
        </w:rPr>
        <w:tab/>
        <w:t xml:space="preserve">Soukup J, Zauner A, Doppenberg EM, et al. The importance of brain temperature in patients after severe head injury: relationship to intracranial pressure, cerebral perfusion pressure, cerebral blood flow and outcome. </w:t>
      </w:r>
      <w:r w:rsidRPr="008812F8">
        <w:rPr>
          <w:i/>
          <w:noProof/>
        </w:rPr>
        <w:t>J Neurotrauma</w:t>
      </w:r>
      <w:r w:rsidRPr="008812F8">
        <w:rPr>
          <w:noProof/>
        </w:rPr>
        <w:t xml:space="preserve"> 2002;19(5):559-571.</w:t>
      </w:r>
    </w:p>
    <w:p w14:paraId="0AD92C42" w14:textId="77777777" w:rsidR="008812F8" w:rsidRPr="008812F8" w:rsidRDefault="008812F8" w:rsidP="008812F8">
      <w:pPr>
        <w:pStyle w:val="EndNoteBibliography"/>
        <w:rPr>
          <w:noProof/>
        </w:rPr>
      </w:pPr>
      <w:r w:rsidRPr="008812F8">
        <w:rPr>
          <w:noProof/>
        </w:rPr>
        <w:t>48.</w:t>
      </w:r>
      <w:r w:rsidRPr="008812F8">
        <w:rPr>
          <w:noProof/>
        </w:rPr>
        <w:tab/>
        <w:t xml:space="preserve">Suehiro E, Koizumi H, Kunitsugu I, et al. Survey of brain temperature management in patients with traumatic brain injury in the Japan neurotrauma data bank. </w:t>
      </w:r>
      <w:r w:rsidRPr="008812F8">
        <w:rPr>
          <w:i/>
          <w:noProof/>
        </w:rPr>
        <w:t>J Neurotrauma</w:t>
      </w:r>
      <w:r w:rsidRPr="008812F8">
        <w:rPr>
          <w:noProof/>
        </w:rPr>
        <w:t xml:space="preserve"> 2014;31(4):315-320.</w:t>
      </w:r>
    </w:p>
    <w:p w14:paraId="78FBDC21" w14:textId="77777777" w:rsidR="008812F8" w:rsidRPr="008812F8" w:rsidRDefault="008812F8" w:rsidP="008812F8">
      <w:pPr>
        <w:pStyle w:val="EndNoteBibliography"/>
        <w:rPr>
          <w:noProof/>
        </w:rPr>
      </w:pPr>
      <w:r w:rsidRPr="008812F8">
        <w:rPr>
          <w:noProof/>
        </w:rPr>
        <w:t>49.</w:t>
      </w:r>
      <w:r w:rsidRPr="008812F8">
        <w:rPr>
          <w:noProof/>
        </w:rPr>
        <w:tab/>
        <w:t xml:space="preserve">Tokutomi T, Miyagi T, Morimoto K, et al. Effect of Hypothermia on Serum Electrolyte, Inflammation, Coagulation, and Nutritional Parameters in Patients With SevereTraumatic Brain Injury. </w:t>
      </w:r>
      <w:r w:rsidRPr="008812F8">
        <w:rPr>
          <w:i/>
          <w:noProof/>
        </w:rPr>
        <w:t>Neurocrit Care</w:t>
      </w:r>
      <w:r w:rsidRPr="008812F8">
        <w:rPr>
          <w:noProof/>
        </w:rPr>
        <w:t xml:space="preserve"> 2004;1:171-182.</w:t>
      </w:r>
    </w:p>
    <w:p w14:paraId="7EFCDB19" w14:textId="77777777" w:rsidR="008812F8" w:rsidRPr="008812F8" w:rsidRDefault="008812F8" w:rsidP="008812F8">
      <w:pPr>
        <w:pStyle w:val="EndNoteBibliography"/>
        <w:rPr>
          <w:noProof/>
        </w:rPr>
      </w:pPr>
      <w:r w:rsidRPr="008812F8">
        <w:rPr>
          <w:noProof/>
        </w:rPr>
        <w:t>50.</w:t>
      </w:r>
      <w:r w:rsidRPr="008812F8">
        <w:rPr>
          <w:noProof/>
        </w:rPr>
        <w:tab/>
        <w:t xml:space="preserve">Yamamoto T, Mori K, Maeda M. Assessment of prognostic factors in severe traumatic brain injury patients treated by mild therapeutic cerebral hypothermia therapy. </w:t>
      </w:r>
      <w:r w:rsidRPr="008812F8">
        <w:rPr>
          <w:i/>
          <w:noProof/>
        </w:rPr>
        <w:t>Neurol Res</w:t>
      </w:r>
      <w:r w:rsidRPr="008812F8">
        <w:rPr>
          <w:noProof/>
        </w:rPr>
        <w:t xml:space="preserve"> 2002;24:789-795.</w:t>
      </w:r>
    </w:p>
    <w:p w14:paraId="35B521B6" w14:textId="77777777" w:rsidR="008812F8" w:rsidRPr="008812F8" w:rsidRDefault="008812F8" w:rsidP="008812F8">
      <w:pPr>
        <w:pStyle w:val="EndNoteBibliography"/>
        <w:rPr>
          <w:noProof/>
        </w:rPr>
      </w:pPr>
      <w:r w:rsidRPr="008812F8">
        <w:rPr>
          <w:noProof/>
        </w:rPr>
        <w:t>51.</w:t>
      </w:r>
      <w:r w:rsidRPr="008812F8">
        <w:rPr>
          <w:noProof/>
        </w:rPr>
        <w:tab/>
        <w:t xml:space="preserve">Yan Y, Tang W, Deng Z, et al. Cerebral oxygen metabolism and neuroelectrophysiology in a clinical study of severe brain injury and mild hypothermia. </w:t>
      </w:r>
      <w:r w:rsidRPr="008812F8">
        <w:rPr>
          <w:i/>
          <w:noProof/>
        </w:rPr>
        <w:t>J Clin Neurosci</w:t>
      </w:r>
      <w:r w:rsidRPr="008812F8">
        <w:rPr>
          <w:noProof/>
        </w:rPr>
        <w:t xml:space="preserve"> 2010;17(2):196-200.</w:t>
      </w:r>
    </w:p>
    <w:p w14:paraId="050D7148" w14:textId="77777777" w:rsidR="008812F8" w:rsidRPr="008812F8" w:rsidRDefault="008812F8" w:rsidP="008812F8">
      <w:pPr>
        <w:pStyle w:val="EndNoteBibliography"/>
        <w:rPr>
          <w:noProof/>
        </w:rPr>
      </w:pPr>
      <w:r w:rsidRPr="008812F8">
        <w:rPr>
          <w:noProof/>
        </w:rPr>
        <w:t>52.</w:t>
      </w:r>
      <w:r w:rsidRPr="008812F8">
        <w:rPr>
          <w:noProof/>
        </w:rPr>
        <w:tab/>
        <w:t xml:space="preserve">Zhao QJ, Zhang XG, Wang LX. Mild hypothermia therapy reduces blood glucose and lactate and improves neurologic outcomes in patients with severe traumatic brain injury. </w:t>
      </w:r>
      <w:r w:rsidRPr="008812F8">
        <w:rPr>
          <w:i/>
          <w:noProof/>
        </w:rPr>
        <w:t>J Crit Care</w:t>
      </w:r>
      <w:r w:rsidRPr="008812F8">
        <w:rPr>
          <w:noProof/>
        </w:rPr>
        <w:t xml:space="preserve"> 2011;26(3):311-315.</w:t>
      </w:r>
    </w:p>
    <w:p w14:paraId="07E18969" w14:textId="77777777" w:rsidR="008812F8" w:rsidRPr="008812F8" w:rsidRDefault="008812F8" w:rsidP="008812F8">
      <w:pPr>
        <w:pStyle w:val="EndNoteBibliography"/>
        <w:rPr>
          <w:noProof/>
        </w:rPr>
      </w:pPr>
      <w:r w:rsidRPr="008812F8">
        <w:rPr>
          <w:noProof/>
        </w:rPr>
        <w:t>53.</w:t>
      </w:r>
      <w:r w:rsidRPr="008812F8">
        <w:rPr>
          <w:noProof/>
        </w:rPr>
        <w:tab/>
        <w:t xml:space="preserve">Zhi D, Zhang S, Lin X. Study on therapeutic mechanism and clinical effect of mild hypothermia in patients with severe head injury. </w:t>
      </w:r>
      <w:r w:rsidRPr="008812F8">
        <w:rPr>
          <w:i/>
          <w:noProof/>
        </w:rPr>
        <w:t>Surg Neurol</w:t>
      </w:r>
      <w:r w:rsidRPr="008812F8">
        <w:rPr>
          <w:noProof/>
        </w:rPr>
        <w:t xml:space="preserve"> 2003;59(5):381-385.</w:t>
      </w:r>
    </w:p>
    <w:p w14:paraId="56DE6278" w14:textId="77777777" w:rsidR="008812F8" w:rsidRPr="008812F8" w:rsidRDefault="008812F8" w:rsidP="008812F8">
      <w:pPr>
        <w:pStyle w:val="EndNoteBibliography"/>
        <w:rPr>
          <w:noProof/>
        </w:rPr>
      </w:pPr>
      <w:r w:rsidRPr="008812F8">
        <w:rPr>
          <w:noProof/>
        </w:rPr>
        <w:t>54.</w:t>
      </w:r>
      <w:r w:rsidRPr="008812F8">
        <w:rPr>
          <w:noProof/>
        </w:rPr>
        <w:tab/>
        <w:t xml:space="preserve">Zhu YX, Yao J, Lu SK, et al. Study on changes of partial pressure of brain tissue oxygen and brain temperature in acute phase of severe head injury during mild hypothermia. </w:t>
      </w:r>
      <w:r w:rsidRPr="008812F8">
        <w:rPr>
          <w:i/>
          <w:noProof/>
        </w:rPr>
        <w:t>Chin J Traumatol</w:t>
      </w:r>
      <w:r w:rsidRPr="008812F8">
        <w:rPr>
          <w:noProof/>
        </w:rPr>
        <w:t xml:space="preserve"> 2003;6(3):152-155.</w:t>
      </w:r>
    </w:p>
    <w:p w14:paraId="0C3C8BF8" w14:textId="77777777" w:rsidR="008812F8" w:rsidRPr="008812F8" w:rsidRDefault="008812F8" w:rsidP="008812F8">
      <w:pPr>
        <w:pStyle w:val="EndNoteBibliography"/>
        <w:rPr>
          <w:noProof/>
        </w:rPr>
      </w:pPr>
      <w:r w:rsidRPr="008812F8">
        <w:rPr>
          <w:noProof/>
        </w:rPr>
        <w:t>55.</w:t>
      </w:r>
      <w:r w:rsidRPr="008812F8">
        <w:rPr>
          <w:noProof/>
        </w:rPr>
        <w:tab/>
        <w:t xml:space="preserve">Adelson PD, Ragheb J, Muizelaar JP, et al. Phase II Clinical Trial of Moderate Hypothermia after Severe Traumatic Brain Injury in Children. </w:t>
      </w:r>
      <w:r w:rsidRPr="008812F8">
        <w:rPr>
          <w:i/>
          <w:noProof/>
        </w:rPr>
        <w:t>Neurosurgery</w:t>
      </w:r>
      <w:r w:rsidRPr="008812F8">
        <w:rPr>
          <w:noProof/>
        </w:rPr>
        <w:t xml:space="preserve"> 2005;56(4):740-754.</w:t>
      </w:r>
    </w:p>
    <w:p w14:paraId="3AE8C571" w14:textId="77777777" w:rsidR="008812F8" w:rsidRPr="008812F8" w:rsidRDefault="008812F8" w:rsidP="008812F8">
      <w:pPr>
        <w:pStyle w:val="EndNoteBibliography"/>
        <w:rPr>
          <w:noProof/>
        </w:rPr>
      </w:pPr>
      <w:r w:rsidRPr="008812F8">
        <w:rPr>
          <w:noProof/>
        </w:rPr>
        <w:lastRenderedPageBreak/>
        <w:t>56.</w:t>
      </w:r>
      <w:r w:rsidRPr="008812F8">
        <w:rPr>
          <w:noProof/>
        </w:rPr>
        <w:tab/>
        <w:t xml:space="preserve">Adelson PD, Wisniewski SR, Beca J, et al. Comparison of hypothermia and normothermia after severe traumatic brain injury in children (Cool Kids): a phase 3, randomised controlled trial. </w:t>
      </w:r>
      <w:r w:rsidRPr="008812F8">
        <w:rPr>
          <w:i/>
          <w:noProof/>
        </w:rPr>
        <w:t>Lancet Neurol</w:t>
      </w:r>
      <w:r w:rsidRPr="008812F8">
        <w:rPr>
          <w:noProof/>
        </w:rPr>
        <w:t xml:space="preserve"> 2013;12(6):546-553.</w:t>
      </w:r>
    </w:p>
    <w:p w14:paraId="342CBF71" w14:textId="77777777" w:rsidR="008812F8" w:rsidRPr="008812F8" w:rsidRDefault="008812F8" w:rsidP="008812F8">
      <w:pPr>
        <w:pStyle w:val="EndNoteBibliography"/>
        <w:rPr>
          <w:noProof/>
        </w:rPr>
      </w:pPr>
      <w:r w:rsidRPr="008812F8">
        <w:rPr>
          <w:noProof/>
        </w:rPr>
        <w:t>57.</w:t>
      </w:r>
      <w:r w:rsidRPr="008812F8">
        <w:rPr>
          <w:noProof/>
        </w:rPr>
        <w:tab/>
        <w:t xml:space="preserve">Beca J, McSharry B, Erickson S, et al. Hypothermia for traumatic brain injury in children- A phase II randomised controlled trial. </w:t>
      </w:r>
      <w:r w:rsidRPr="008812F8">
        <w:rPr>
          <w:i/>
          <w:noProof/>
        </w:rPr>
        <w:t>Crit Care Med</w:t>
      </w:r>
      <w:r w:rsidRPr="008812F8">
        <w:rPr>
          <w:noProof/>
        </w:rPr>
        <w:t xml:space="preserve"> 2015;43(7):1458-1466.</w:t>
      </w:r>
    </w:p>
    <w:p w14:paraId="1045708B" w14:textId="77777777" w:rsidR="008812F8" w:rsidRPr="008812F8" w:rsidRDefault="008812F8" w:rsidP="008812F8">
      <w:pPr>
        <w:pStyle w:val="EndNoteBibliography"/>
        <w:rPr>
          <w:noProof/>
        </w:rPr>
      </w:pPr>
      <w:r w:rsidRPr="008812F8">
        <w:rPr>
          <w:noProof/>
        </w:rPr>
        <w:t>58.</w:t>
      </w:r>
      <w:r w:rsidRPr="008812F8">
        <w:rPr>
          <w:noProof/>
        </w:rPr>
        <w:tab/>
        <w:t xml:space="preserve">Biswas AK, Bruce DA, Sklar FH, et al. Treatment of acute traumatic brain injury in children with moderate hypothermia improved intracranial hypertension. </w:t>
      </w:r>
      <w:r w:rsidRPr="008812F8">
        <w:rPr>
          <w:i/>
          <w:noProof/>
        </w:rPr>
        <w:t>Crit Care Med</w:t>
      </w:r>
      <w:r w:rsidRPr="008812F8">
        <w:rPr>
          <w:noProof/>
        </w:rPr>
        <w:t xml:space="preserve"> 2002;30(12):2742-2751.</w:t>
      </w:r>
    </w:p>
    <w:p w14:paraId="09434CC8" w14:textId="77777777" w:rsidR="008812F8" w:rsidRPr="008812F8" w:rsidRDefault="008812F8" w:rsidP="008812F8">
      <w:pPr>
        <w:pStyle w:val="EndNoteBibliography"/>
        <w:rPr>
          <w:noProof/>
        </w:rPr>
      </w:pPr>
      <w:r w:rsidRPr="008812F8">
        <w:rPr>
          <w:noProof/>
        </w:rPr>
        <w:t>59.</w:t>
      </w:r>
      <w:r w:rsidRPr="008812F8">
        <w:rPr>
          <w:noProof/>
        </w:rPr>
        <w:tab/>
        <w:t xml:space="preserve">Bourdages M, Bigras J-L, Farrell CA, et al. Cardiac arrhythmias associated with severe traumatic brain injury and hypothermia therapy. </w:t>
      </w:r>
      <w:r w:rsidRPr="008812F8">
        <w:rPr>
          <w:i/>
          <w:noProof/>
        </w:rPr>
        <w:t>Pediatr Crit Care Med</w:t>
      </w:r>
      <w:r w:rsidRPr="008812F8">
        <w:rPr>
          <w:noProof/>
        </w:rPr>
        <w:t xml:space="preserve"> 2010:1.</w:t>
      </w:r>
    </w:p>
    <w:p w14:paraId="248C6469" w14:textId="77777777" w:rsidR="008812F8" w:rsidRPr="008812F8" w:rsidRDefault="008812F8" w:rsidP="008812F8">
      <w:pPr>
        <w:pStyle w:val="EndNoteBibliography"/>
        <w:rPr>
          <w:noProof/>
        </w:rPr>
      </w:pPr>
      <w:r w:rsidRPr="008812F8">
        <w:rPr>
          <w:noProof/>
        </w:rPr>
        <w:t>60.</w:t>
      </w:r>
      <w:r w:rsidRPr="008812F8">
        <w:rPr>
          <w:noProof/>
        </w:rPr>
        <w:tab/>
        <w:t xml:space="preserve">Hutchison JS, Ward RE, Lacroix J, et al. Hypothermia therapy after traumatic brain injury in children. </w:t>
      </w:r>
      <w:r w:rsidRPr="008812F8">
        <w:rPr>
          <w:i/>
          <w:noProof/>
        </w:rPr>
        <w:t>N Engl J Med</w:t>
      </w:r>
      <w:r w:rsidRPr="008812F8">
        <w:rPr>
          <w:noProof/>
        </w:rPr>
        <w:t xml:space="preserve"> 2008;358(23):2447-2456.</w:t>
      </w:r>
    </w:p>
    <w:p w14:paraId="037B9A3C" w14:textId="77777777" w:rsidR="008812F8" w:rsidRPr="008812F8" w:rsidRDefault="008812F8" w:rsidP="008812F8">
      <w:pPr>
        <w:pStyle w:val="EndNoteBibliography"/>
        <w:rPr>
          <w:noProof/>
        </w:rPr>
      </w:pPr>
      <w:r w:rsidRPr="008812F8">
        <w:rPr>
          <w:noProof/>
        </w:rPr>
        <w:t>61.</w:t>
      </w:r>
      <w:r w:rsidRPr="008812F8">
        <w:rPr>
          <w:noProof/>
        </w:rPr>
        <w:tab/>
        <w:t xml:space="preserve">Li H, Lu G, Shi W, et al. Protective effect of moderate hypothermia on severe traumatic brain injury in children. </w:t>
      </w:r>
      <w:r w:rsidRPr="008812F8">
        <w:rPr>
          <w:i/>
          <w:noProof/>
        </w:rPr>
        <w:t>J Neurotrauma</w:t>
      </w:r>
      <w:r w:rsidRPr="008812F8">
        <w:rPr>
          <w:noProof/>
        </w:rPr>
        <w:t xml:space="preserve"> 2009;26:1905-1909.</w:t>
      </w:r>
    </w:p>
    <w:p w14:paraId="0B9AF603" w14:textId="77777777" w:rsidR="008812F8" w:rsidRPr="008812F8" w:rsidRDefault="008812F8" w:rsidP="008812F8">
      <w:pPr>
        <w:pStyle w:val="EndNoteBibliography"/>
        <w:rPr>
          <w:noProof/>
        </w:rPr>
      </w:pPr>
      <w:r w:rsidRPr="008812F8">
        <w:rPr>
          <w:noProof/>
        </w:rPr>
        <w:t>62.</w:t>
      </w:r>
      <w:r w:rsidRPr="008812F8">
        <w:rPr>
          <w:noProof/>
        </w:rPr>
        <w:tab/>
        <w:t xml:space="preserve">Salonia R, Empey PE, Poloyac SM, et al. Endothelin-1 is increased in cerebrospinal fluid and associated with unfavorable outcomes in children after severe traumatic brain injury. </w:t>
      </w:r>
      <w:r w:rsidRPr="008812F8">
        <w:rPr>
          <w:i/>
          <w:noProof/>
        </w:rPr>
        <w:t>J Neurotrauma</w:t>
      </w:r>
      <w:r w:rsidRPr="008812F8">
        <w:rPr>
          <w:noProof/>
        </w:rPr>
        <w:t xml:space="preserve"> 2010;27:1819-1825.</w:t>
      </w:r>
    </w:p>
    <w:p w14:paraId="4E5B4A76" w14:textId="77777777" w:rsidR="008812F8" w:rsidRPr="008812F8" w:rsidRDefault="008812F8" w:rsidP="008812F8">
      <w:pPr>
        <w:pStyle w:val="EndNoteBibliography"/>
        <w:rPr>
          <w:noProof/>
        </w:rPr>
      </w:pPr>
      <w:r w:rsidRPr="008812F8">
        <w:rPr>
          <w:noProof/>
        </w:rPr>
        <w:t>63.</w:t>
      </w:r>
      <w:r w:rsidRPr="008812F8">
        <w:rPr>
          <w:noProof/>
        </w:rPr>
        <w:tab/>
        <w:t xml:space="preserve">McIntyre LA, Fergusson DA, Hebert PC, et al. Prolonged therapeutic hypothermia after traumatic brain injury in adults: A systematic review. </w:t>
      </w:r>
      <w:r w:rsidRPr="008812F8">
        <w:rPr>
          <w:i/>
          <w:noProof/>
        </w:rPr>
        <w:t>JAMA</w:t>
      </w:r>
      <w:r w:rsidRPr="008812F8">
        <w:rPr>
          <w:noProof/>
        </w:rPr>
        <w:t xml:space="preserve"> 2003;289(22):2992-2999.</w:t>
      </w:r>
    </w:p>
    <w:p w14:paraId="1190169C" w14:textId="77777777" w:rsidR="008812F8" w:rsidRPr="008812F8" w:rsidRDefault="008812F8" w:rsidP="008812F8">
      <w:pPr>
        <w:pStyle w:val="EndNoteBibliography"/>
        <w:rPr>
          <w:noProof/>
        </w:rPr>
      </w:pPr>
      <w:r w:rsidRPr="008812F8">
        <w:rPr>
          <w:noProof/>
        </w:rPr>
        <w:t>64.</w:t>
      </w:r>
      <w:r w:rsidRPr="008812F8">
        <w:rPr>
          <w:noProof/>
        </w:rPr>
        <w:tab/>
        <w:t xml:space="preserve">Peterson K, Carson S, Carney N. Hypothermia treatment for traumatic brain injury: a systematic review and meta-analysis. </w:t>
      </w:r>
      <w:r w:rsidRPr="008812F8">
        <w:rPr>
          <w:i/>
          <w:noProof/>
        </w:rPr>
        <w:t>J Neurotrauma</w:t>
      </w:r>
      <w:r w:rsidRPr="008812F8">
        <w:rPr>
          <w:noProof/>
        </w:rPr>
        <w:t xml:space="preserve"> 2008;25(1):62-71.</w:t>
      </w:r>
    </w:p>
    <w:p w14:paraId="67BE5F61" w14:textId="77777777" w:rsidR="008812F8" w:rsidRPr="008812F8" w:rsidRDefault="008812F8" w:rsidP="008812F8">
      <w:pPr>
        <w:pStyle w:val="EndNoteBibliography"/>
        <w:rPr>
          <w:noProof/>
        </w:rPr>
      </w:pPr>
      <w:r w:rsidRPr="008812F8">
        <w:rPr>
          <w:noProof/>
        </w:rPr>
        <w:t>65.</w:t>
      </w:r>
      <w:r w:rsidRPr="008812F8">
        <w:rPr>
          <w:noProof/>
        </w:rPr>
        <w:tab/>
        <w:t xml:space="preserve">Li P, Yang C. Moderate hypothermia treatment in adult patients with severe traumatic brain injury: a meta-analysis. </w:t>
      </w:r>
      <w:r w:rsidRPr="008812F8">
        <w:rPr>
          <w:i/>
          <w:noProof/>
        </w:rPr>
        <w:t>Brain Inj</w:t>
      </w:r>
      <w:r w:rsidRPr="008812F8">
        <w:rPr>
          <w:noProof/>
        </w:rPr>
        <w:t xml:space="preserve"> 2014;28(8):1036-1041.</w:t>
      </w:r>
    </w:p>
    <w:p w14:paraId="4DAC1CF1" w14:textId="77777777" w:rsidR="008812F8" w:rsidRPr="008812F8" w:rsidRDefault="008812F8" w:rsidP="008812F8">
      <w:pPr>
        <w:pStyle w:val="EndNoteBibliography"/>
        <w:rPr>
          <w:noProof/>
        </w:rPr>
      </w:pPr>
      <w:r w:rsidRPr="008812F8">
        <w:rPr>
          <w:noProof/>
        </w:rPr>
        <w:t>66.</w:t>
      </w:r>
      <w:r w:rsidRPr="008812F8">
        <w:rPr>
          <w:noProof/>
        </w:rPr>
        <w:tab/>
        <w:t xml:space="preserve">Ma C, He X, Wang L, et al. Is therapeutic hypothermia beneficial for pediatric patients with traumatic brain injury? A meta-analysis. </w:t>
      </w:r>
      <w:r w:rsidRPr="008812F8">
        <w:rPr>
          <w:i/>
          <w:noProof/>
        </w:rPr>
        <w:t xml:space="preserve">Childs Nerv Syst </w:t>
      </w:r>
      <w:r w:rsidRPr="008812F8">
        <w:rPr>
          <w:noProof/>
        </w:rPr>
        <w:t>2013;29(6):979-984.</w:t>
      </w:r>
    </w:p>
    <w:p w14:paraId="18F80525" w14:textId="77777777" w:rsidR="008812F8" w:rsidRPr="008812F8" w:rsidRDefault="008812F8" w:rsidP="008812F8">
      <w:pPr>
        <w:pStyle w:val="EndNoteBibliography"/>
        <w:rPr>
          <w:noProof/>
        </w:rPr>
      </w:pPr>
      <w:r w:rsidRPr="008812F8">
        <w:rPr>
          <w:noProof/>
        </w:rPr>
        <w:t>67.</w:t>
      </w:r>
      <w:r w:rsidRPr="008812F8">
        <w:rPr>
          <w:noProof/>
        </w:rPr>
        <w:tab/>
        <w:t xml:space="preserve">Zhang BF, Wang J, Liu ZW, et al. Meta-analysis of the efficacy and safety of therapeutic hypothermia in children with acute traumatic brain injury. </w:t>
      </w:r>
      <w:r w:rsidRPr="008812F8">
        <w:rPr>
          <w:i/>
          <w:noProof/>
        </w:rPr>
        <w:t>World Neurosurg</w:t>
      </w:r>
      <w:r w:rsidRPr="008812F8">
        <w:rPr>
          <w:noProof/>
        </w:rPr>
        <w:t xml:space="preserve"> 2015;83(4):567-573.</w:t>
      </w:r>
    </w:p>
    <w:p w14:paraId="1865D10E" w14:textId="77777777" w:rsidR="008812F8" w:rsidRPr="008812F8" w:rsidRDefault="008812F8" w:rsidP="008812F8">
      <w:pPr>
        <w:pStyle w:val="EndNoteBibliography"/>
        <w:rPr>
          <w:noProof/>
        </w:rPr>
      </w:pPr>
      <w:r w:rsidRPr="008812F8">
        <w:rPr>
          <w:noProof/>
        </w:rPr>
        <w:t>68.</w:t>
      </w:r>
      <w:r w:rsidRPr="008812F8">
        <w:rPr>
          <w:noProof/>
        </w:rPr>
        <w:tab/>
        <w:t xml:space="preserve">Rosomoff HL, Holaday DA. Cerebral blood flow and cerebral oxygen consumption during hypothermia. </w:t>
      </w:r>
      <w:r w:rsidRPr="008812F8">
        <w:rPr>
          <w:i/>
          <w:noProof/>
        </w:rPr>
        <w:t xml:space="preserve">Am J Physiol </w:t>
      </w:r>
      <w:r w:rsidRPr="008812F8">
        <w:rPr>
          <w:noProof/>
        </w:rPr>
        <w:t>1954;179:85-88.</w:t>
      </w:r>
    </w:p>
    <w:p w14:paraId="3560C6CF" w14:textId="77777777" w:rsidR="008812F8" w:rsidRPr="008812F8" w:rsidRDefault="008812F8" w:rsidP="008812F8">
      <w:pPr>
        <w:pStyle w:val="EndNoteBibliography"/>
        <w:rPr>
          <w:noProof/>
        </w:rPr>
      </w:pPr>
      <w:r w:rsidRPr="008812F8">
        <w:rPr>
          <w:noProof/>
        </w:rPr>
        <w:t>69.</w:t>
      </w:r>
      <w:r w:rsidRPr="008812F8">
        <w:rPr>
          <w:noProof/>
        </w:rPr>
        <w:tab/>
        <w:t xml:space="preserve">Rosomoff HL. The effects of hypothermia on the physiology of the nervous system. </w:t>
      </w:r>
      <w:r w:rsidRPr="008812F8">
        <w:rPr>
          <w:i/>
          <w:noProof/>
        </w:rPr>
        <w:t>Surgery</w:t>
      </w:r>
      <w:r w:rsidRPr="008812F8">
        <w:rPr>
          <w:noProof/>
        </w:rPr>
        <w:t xml:space="preserve"> 1956;40:328-336.</w:t>
      </w:r>
    </w:p>
    <w:p w14:paraId="12392AB2" w14:textId="77777777" w:rsidR="008812F8" w:rsidRPr="008812F8" w:rsidRDefault="008812F8" w:rsidP="008812F8">
      <w:pPr>
        <w:pStyle w:val="EndNoteBibliography"/>
        <w:rPr>
          <w:noProof/>
        </w:rPr>
      </w:pPr>
      <w:r w:rsidRPr="008812F8">
        <w:rPr>
          <w:noProof/>
        </w:rPr>
        <w:t>70.</w:t>
      </w:r>
      <w:r w:rsidRPr="008812F8">
        <w:rPr>
          <w:noProof/>
        </w:rPr>
        <w:tab/>
        <w:t xml:space="preserve">Lyeth BG, Jiang JY, Robinson SE, et al. Hypothermia blunts acetylcholine increase in CSF of traumatically brain injured rats. </w:t>
      </w:r>
      <w:r w:rsidRPr="008812F8">
        <w:rPr>
          <w:i/>
          <w:noProof/>
        </w:rPr>
        <w:t>Mol Chem Neuropathol</w:t>
      </w:r>
      <w:r w:rsidRPr="008812F8">
        <w:rPr>
          <w:noProof/>
        </w:rPr>
        <w:t xml:space="preserve"> 1993;18(3):247-256.</w:t>
      </w:r>
    </w:p>
    <w:p w14:paraId="483F33C1" w14:textId="77777777" w:rsidR="008812F8" w:rsidRPr="008812F8" w:rsidRDefault="008812F8" w:rsidP="008812F8">
      <w:pPr>
        <w:pStyle w:val="EndNoteBibliography"/>
        <w:rPr>
          <w:noProof/>
        </w:rPr>
      </w:pPr>
      <w:r w:rsidRPr="008812F8">
        <w:rPr>
          <w:noProof/>
        </w:rPr>
        <w:t>71.</w:t>
      </w:r>
      <w:r w:rsidRPr="008812F8">
        <w:rPr>
          <w:noProof/>
        </w:rPr>
        <w:tab/>
        <w:t xml:space="preserve">Globus MY, Alonso OF, Dietrich WD, et al. Glutamate release and free radical production following brain injury: effects of posttraumatic hypothermia. </w:t>
      </w:r>
      <w:r w:rsidRPr="008812F8">
        <w:rPr>
          <w:i/>
          <w:noProof/>
        </w:rPr>
        <w:t>J Neurochem</w:t>
      </w:r>
      <w:r w:rsidRPr="008812F8">
        <w:rPr>
          <w:noProof/>
        </w:rPr>
        <w:t xml:space="preserve"> 1995;65(4):1704-1711.</w:t>
      </w:r>
    </w:p>
    <w:p w14:paraId="6B1B0E74" w14:textId="77777777" w:rsidR="008812F8" w:rsidRPr="008812F8" w:rsidRDefault="008812F8" w:rsidP="008812F8">
      <w:pPr>
        <w:pStyle w:val="EndNoteBibliography"/>
        <w:rPr>
          <w:noProof/>
        </w:rPr>
      </w:pPr>
      <w:r w:rsidRPr="008812F8">
        <w:rPr>
          <w:noProof/>
        </w:rPr>
        <w:t>72.</w:t>
      </w:r>
      <w:r w:rsidRPr="008812F8">
        <w:rPr>
          <w:noProof/>
        </w:rPr>
        <w:tab/>
        <w:t xml:space="preserve">Kinoshita K, Chatzipanteli K, Vitarbo E, et al. Interleukin-1beta messenger ribonucleic acid and protein levels after fluid-percussion brain injury in rats: importance of injury severity and brain temperature. </w:t>
      </w:r>
      <w:r w:rsidRPr="008812F8">
        <w:rPr>
          <w:i/>
          <w:noProof/>
        </w:rPr>
        <w:t>Neurosurgery</w:t>
      </w:r>
      <w:r w:rsidRPr="008812F8">
        <w:rPr>
          <w:noProof/>
        </w:rPr>
        <w:t xml:space="preserve"> 2002;51(1):195-203.</w:t>
      </w:r>
    </w:p>
    <w:p w14:paraId="49FCD6EB" w14:textId="77777777" w:rsidR="008812F8" w:rsidRPr="008812F8" w:rsidRDefault="008812F8" w:rsidP="008812F8">
      <w:pPr>
        <w:pStyle w:val="EndNoteBibliography"/>
        <w:rPr>
          <w:noProof/>
        </w:rPr>
      </w:pPr>
      <w:r w:rsidRPr="008812F8">
        <w:rPr>
          <w:noProof/>
        </w:rPr>
        <w:t>73.</w:t>
      </w:r>
      <w:r w:rsidRPr="008812F8">
        <w:rPr>
          <w:noProof/>
        </w:rPr>
        <w:tab/>
        <w:t xml:space="preserve">Vitarbo EA, Chatzipanteli K, Kinoshita K, et al. Tumor necrosis factor alpha expression and protein levels after fluid percussion injury in rats: the effect of injury severity and brain temperature. </w:t>
      </w:r>
      <w:r w:rsidRPr="008812F8">
        <w:rPr>
          <w:i/>
          <w:noProof/>
        </w:rPr>
        <w:t>Neurosurgery</w:t>
      </w:r>
      <w:r w:rsidRPr="008812F8">
        <w:rPr>
          <w:noProof/>
        </w:rPr>
        <w:t xml:space="preserve"> 2004;55(2):416-424.</w:t>
      </w:r>
    </w:p>
    <w:p w14:paraId="694DC3C7" w14:textId="77777777" w:rsidR="008812F8" w:rsidRPr="008812F8" w:rsidRDefault="008812F8" w:rsidP="008812F8">
      <w:pPr>
        <w:pStyle w:val="EndNoteBibliography"/>
        <w:rPr>
          <w:noProof/>
        </w:rPr>
      </w:pPr>
      <w:r w:rsidRPr="008812F8">
        <w:rPr>
          <w:noProof/>
        </w:rPr>
        <w:t>74.</w:t>
      </w:r>
      <w:r w:rsidRPr="008812F8">
        <w:rPr>
          <w:noProof/>
        </w:rPr>
        <w:tab/>
        <w:t xml:space="preserve">Jiang JY, Liang YM, Luo QZ, et al. Effect of mild hypothermia on brain dialysate lactate after fluid percussion brain injury in rodents. </w:t>
      </w:r>
      <w:r w:rsidRPr="008812F8">
        <w:rPr>
          <w:i/>
          <w:noProof/>
        </w:rPr>
        <w:t>Neurosurgery</w:t>
      </w:r>
      <w:r w:rsidRPr="008812F8">
        <w:rPr>
          <w:noProof/>
        </w:rPr>
        <w:t xml:space="preserve"> 2004;54(3):713-717.</w:t>
      </w:r>
    </w:p>
    <w:p w14:paraId="6D3EFD0A" w14:textId="77777777" w:rsidR="008812F8" w:rsidRPr="008812F8" w:rsidRDefault="008812F8" w:rsidP="008812F8">
      <w:pPr>
        <w:pStyle w:val="EndNoteBibliography"/>
        <w:rPr>
          <w:noProof/>
        </w:rPr>
      </w:pPr>
      <w:r w:rsidRPr="008812F8">
        <w:rPr>
          <w:noProof/>
        </w:rPr>
        <w:t>75.</w:t>
      </w:r>
      <w:r w:rsidRPr="008812F8">
        <w:rPr>
          <w:noProof/>
        </w:rPr>
        <w:tab/>
        <w:t xml:space="preserve">Lotocki G, de Rivero Vaccari JP, Perez ER, et al. Therapeutic hypothermia modulates TNFR1 signaling in the traumatized brain via early transient activation of the JNK pathway and suppression of XIAP cleavage. </w:t>
      </w:r>
      <w:r w:rsidRPr="008812F8">
        <w:rPr>
          <w:i/>
          <w:noProof/>
        </w:rPr>
        <w:t>Eur J Neurosci</w:t>
      </w:r>
      <w:r w:rsidRPr="008812F8">
        <w:rPr>
          <w:noProof/>
        </w:rPr>
        <w:t xml:space="preserve"> 2006;24(8):2283-2290.</w:t>
      </w:r>
    </w:p>
    <w:p w14:paraId="1B7B25B0" w14:textId="77777777" w:rsidR="008812F8" w:rsidRPr="008812F8" w:rsidRDefault="008812F8" w:rsidP="008812F8">
      <w:pPr>
        <w:pStyle w:val="EndNoteBibliography"/>
        <w:rPr>
          <w:noProof/>
        </w:rPr>
      </w:pPr>
      <w:r w:rsidRPr="008812F8">
        <w:rPr>
          <w:noProof/>
        </w:rPr>
        <w:lastRenderedPageBreak/>
        <w:t>76.</w:t>
      </w:r>
      <w:r w:rsidRPr="008812F8">
        <w:rPr>
          <w:noProof/>
        </w:rPr>
        <w:tab/>
        <w:t xml:space="preserve">Papile LA, Baley JE, Benitz W, et al. Hypothermia and neonatal encephalopathy. </w:t>
      </w:r>
      <w:r w:rsidRPr="008812F8">
        <w:rPr>
          <w:i/>
          <w:noProof/>
        </w:rPr>
        <w:t>Pediatrics</w:t>
      </w:r>
      <w:r w:rsidRPr="008812F8">
        <w:rPr>
          <w:noProof/>
        </w:rPr>
        <w:t xml:space="preserve"> 2014;133(6):1146-1150.</w:t>
      </w:r>
    </w:p>
    <w:p w14:paraId="3A07BB90" w14:textId="77777777" w:rsidR="008812F8" w:rsidRPr="008812F8" w:rsidRDefault="008812F8" w:rsidP="008812F8">
      <w:pPr>
        <w:pStyle w:val="EndNoteBibliography"/>
        <w:rPr>
          <w:noProof/>
        </w:rPr>
      </w:pPr>
      <w:r w:rsidRPr="008812F8">
        <w:rPr>
          <w:noProof/>
        </w:rPr>
        <w:t>77.</w:t>
      </w:r>
      <w:r w:rsidRPr="008812F8">
        <w:rPr>
          <w:noProof/>
        </w:rPr>
        <w:tab/>
        <w:t xml:space="preserve">Tagin MA, Woolcott CG, Vincer MJ, et al. Hypothermia for neonatal hypoxic ischemic encephalopathy: an updated systematic review and meta-analysis. </w:t>
      </w:r>
      <w:r w:rsidRPr="008812F8">
        <w:rPr>
          <w:i/>
          <w:noProof/>
        </w:rPr>
        <w:t>JAMA Pediatrics</w:t>
      </w:r>
      <w:r w:rsidRPr="008812F8">
        <w:rPr>
          <w:noProof/>
        </w:rPr>
        <w:t xml:space="preserve"> 2012;166(6):558-566.</w:t>
      </w:r>
    </w:p>
    <w:p w14:paraId="152F99B9" w14:textId="77777777" w:rsidR="008812F8" w:rsidRPr="008812F8" w:rsidRDefault="008812F8" w:rsidP="008812F8">
      <w:pPr>
        <w:pStyle w:val="EndNoteBibliography"/>
        <w:rPr>
          <w:noProof/>
        </w:rPr>
      </w:pPr>
      <w:r w:rsidRPr="008812F8">
        <w:rPr>
          <w:noProof/>
        </w:rPr>
        <w:t>78.</w:t>
      </w:r>
      <w:r w:rsidRPr="008812F8">
        <w:rPr>
          <w:noProof/>
        </w:rPr>
        <w:tab/>
        <w:t xml:space="preserve">Zhang XW, Xie JF, Chen JX, et al. The effect of mild induced hypothermia on outcomes of patients after cardiac arrest: a systematic review and meta-analysis of randomised controlled trials. </w:t>
      </w:r>
      <w:r w:rsidRPr="008812F8">
        <w:rPr>
          <w:i/>
          <w:noProof/>
        </w:rPr>
        <w:t>Crit Care</w:t>
      </w:r>
      <w:r w:rsidRPr="008812F8">
        <w:rPr>
          <w:noProof/>
        </w:rPr>
        <w:t xml:space="preserve"> 2015;19:417.</w:t>
      </w:r>
    </w:p>
    <w:p w14:paraId="65C80D07" w14:textId="77777777" w:rsidR="008812F8" w:rsidRPr="008812F8" w:rsidRDefault="008812F8" w:rsidP="008812F8">
      <w:pPr>
        <w:pStyle w:val="EndNoteBibliography"/>
        <w:rPr>
          <w:noProof/>
        </w:rPr>
      </w:pPr>
      <w:r w:rsidRPr="008812F8">
        <w:rPr>
          <w:noProof/>
        </w:rPr>
        <w:t>79.</w:t>
      </w:r>
      <w:r w:rsidRPr="008812F8">
        <w:rPr>
          <w:noProof/>
        </w:rPr>
        <w:tab/>
        <w:t xml:space="preserve">Wu T, Grotta JC. Hypothermia for acute ischaemic stroke. </w:t>
      </w:r>
      <w:r w:rsidRPr="008812F8">
        <w:rPr>
          <w:i/>
          <w:noProof/>
        </w:rPr>
        <w:t>Lancet Neurol</w:t>
      </w:r>
      <w:r w:rsidRPr="008812F8">
        <w:rPr>
          <w:noProof/>
        </w:rPr>
        <w:t xml:space="preserve"> 2013;12(3):275-284.</w:t>
      </w:r>
    </w:p>
    <w:p w14:paraId="7F9CF6EA" w14:textId="77777777" w:rsidR="008812F8" w:rsidRPr="008812F8" w:rsidRDefault="008812F8" w:rsidP="008812F8">
      <w:pPr>
        <w:pStyle w:val="EndNoteBibliography"/>
        <w:rPr>
          <w:noProof/>
        </w:rPr>
      </w:pPr>
      <w:r w:rsidRPr="008812F8">
        <w:rPr>
          <w:noProof/>
        </w:rPr>
        <w:t>80.</w:t>
      </w:r>
      <w:r w:rsidRPr="008812F8">
        <w:rPr>
          <w:noProof/>
        </w:rPr>
        <w:tab/>
        <w:t xml:space="preserve">Galvin IM, Levy R, Boyd JG, et al. Cooling for cerebral protection during brain surgery. </w:t>
      </w:r>
      <w:r w:rsidRPr="008812F8">
        <w:rPr>
          <w:i/>
          <w:noProof/>
        </w:rPr>
        <w:t>Cochrane Database Syst Rev</w:t>
      </w:r>
      <w:r w:rsidRPr="008812F8">
        <w:rPr>
          <w:noProof/>
        </w:rPr>
        <w:t xml:space="preserve"> 2015(1).</w:t>
      </w:r>
    </w:p>
    <w:p w14:paraId="391D9CB2" w14:textId="77777777" w:rsidR="008812F8" w:rsidRPr="008812F8" w:rsidRDefault="008812F8" w:rsidP="008812F8">
      <w:pPr>
        <w:pStyle w:val="EndNoteBibliography"/>
        <w:rPr>
          <w:noProof/>
        </w:rPr>
      </w:pPr>
      <w:r w:rsidRPr="008812F8">
        <w:rPr>
          <w:noProof/>
        </w:rPr>
        <w:t>81.</w:t>
      </w:r>
      <w:r w:rsidRPr="008812F8">
        <w:rPr>
          <w:noProof/>
        </w:rPr>
        <w:tab/>
        <w:t xml:space="preserve">Jiang JY, Gao GY, Li WP, et al. Early indicators of prognosis in 846 cases of severe traumatic brain injury. </w:t>
      </w:r>
      <w:r w:rsidRPr="008812F8">
        <w:rPr>
          <w:i/>
          <w:noProof/>
        </w:rPr>
        <w:t>Journal of Neurotrauma</w:t>
      </w:r>
      <w:r w:rsidRPr="008812F8">
        <w:rPr>
          <w:noProof/>
        </w:rPr>
        <w:t xml:space="preserve"> 2002;19(7):869-874.</w:t>
      </w:r>
    </w:p>
    <w:p w14:paraId="2270D1BD" w14:textId="77777777" w:rsidR="008812F8" w:rsidRPr="008812F8" w:rsidRDefault="008812F8" w:rsidP="008812F8">
      <w:pPr>
        <w:pStyle w:val="EndNoteBibliography"/>
        <w:rPr>
          <w:noProof/>
        </w:rPr>
      </w:pPr>
      <w:r w:rsidRPr="008812F8">
        <w:rPr>
          <w:noProof/>
        </w:rPr>
        <w:t>82.</w:t>
      </w:r>
      <w:r w:rsidRPr="008812F8">
        <w:rPr>
          <w:noProof/>
        </w:rPr>
        <w:tab/>
        <w:t xml:space="preserve">Dennis LJ, Mayer SA. Diagnosis and management of increased intracranial pressure. </w:t>
      </w:r>
      <w:r w:rsidRPr="008812F8">
        <w:rPr>
          <w:i/>
          <w:noProof/>
        </w:rPr>
        <w:t>Neurol India</w:t>
      </w:r>
      <w:r w:rsidRPr="008812F8">
        <w:rPr>
          <w:noProof/>
        </w:rPr>
        <w:t xml:space="preserve"> 2001;29(2 Suppl 1):S37-S50.</w:t>
      </w:r>
    </w:p>
    <w:p w14:paraId="5881208D" w14:textId="77777777" w:rsidR="008812F8" w:rsidRPr="008812F8" w:rsidRDefault="008812F8" w:rsidP="008812F8">
      <w:pPr>
        <w:pStyle w:val="EndNoteBibliography"/>
        <w:rPr>
          <w:noProof/>
        </w:rPr>
      </w:pPr>
      <w:r w:rsidRPr="008812F8">
        <w:rPr>
          <w:noProof/>
        </w:rPr>
        <w:t>83.</w:t>
      </w:r>
      <w:r w:rsidRPr="008812F8">
        <w:rPr>
          <w:noProof/>
        </w:rPr>
        <w:tab/>
        <w:t xml:space="preserve">Polderman KH. Application of therapeutic hypothermia in the ICU: opportunities and pitfalls of a promising treatment modality. Part 1: Indications and evidence. </w:t>
      </w:r>
      <w:r w:rsidRPr="008812F8">
        <w:rPr>
          <w:i/>
          <w:noProof/>
        </w:rPr>
        <w:t>Intensive Care Med</w:t>
      </w:r>
      <w:r w:rsidRPr="008812F8">
        <w:rPr>
          <w:noProof/>
        </w:rPr>
        <w:t xml:space="preserve"> 2004;30(4):556-575.</w:t>
      </w:r>
    </w:p>
    <w:p w14:paraId="307C97BA" w14:textId="77777777" w:rsidR="008812F8" w:rsidRPr="008812F8" w:rsidRDefault="008812F8" w:rsidP="008812F8">
      <w:pPr>
        <w:pStyle w:val="EndNoteBibliography"/>
        <w:rPr>
          <w:noProof/>
        </w:rPr>
      </w:pPr>
      <w:r w:rsidRPr="008812F8">
        <w:rPr>
          <w:noProof/>
        </w:rPr>
        <w:t>84.</w:t>
      </w:r>
      <w:r w:rsidRPr="008812F8">
        <w:rPr>
          <w:noProof/>
        </w:rPr>
        <w:tab/>
        <w:t xml:space="preserve">Mtaweh H, Smith R, Kochanek PM, et al. Energy expenditure in children after severe traumatic brain injury. </w:t>
      </w:r>
      <w:r w:rsidRPr="008812F8">
        <w:rPr>
          <w:i/>
          <w:noProof/>
        </w:rPr>
        <w:t>Pediatr Crit Care Med</w:t>
      </w:r>
      <w:r w:rsidRPr="008812F8">
        <w:rPr>
          <w:noProof/>
        </w:rPr>
        <w:t xml:space="preserve"> 2014;15(3):242-249.</w:t>
      </w:r>
    </w:p>
    <w:p w14:paraId="3DF453AC" w14:textId="77777777" w:rsidR="008812F8" w:rsidRPr="008812F8" w:rsidRDefault="008812F8" w:rsidP="008812F8">
      <w:pPr>
        <w:pStyle w:val="EndNoteBibliography"/>
        <w:rPr>
          <w:noProof/>
        </w:rPr>
      </w:pPr>
      <w:r w:rsidRPr="008812F8">
        <w:rPr>
          <w:noProof/>
        </w:rPr>
        <w:t>85.</w:t>
      </w:r>
      <w:r w:rsidRPr="008812F8">
        <w:rPr>
          <w:noProof/>
        </w:rPr>
        <w:tab/>
        <w:t xml:space="preserve">Robertson CS, Clifton GL, Grossman RG. Oxygen utilisation and cardiovascular function in head-injured patients. . </w:t>
      </w:r>
      <w:r w:rsidRPr="008812F8">
        <w:rPr>
          <w:i/>
          <w:noProof/>
        </w:rPr>
        <w:t>Neurosurgery</w:t>
      </w:r>
      <w:r w:rsidRPr="008812F8">
        <w:rPr>
          <w:noProof/>
        </w:rPr>
        <w:t xml:space="preserve"> 1984;15:307-314.</w:t>
      </w:r>
    </w:p>
    <w:p w14:paraId="283F7E57" w14:textId="77777777" w:rsidR="008812F8" w:rsidRPr="008812F8" w:rsidRDefault="008812F8" w:rsidP="008812F8">
      <w:pPr>
        <w:pStyle w:val="EndNoteBibliography"/>
        <w:rPr>
          <w:noProof/>
        </w:rPr>
      </w:pPr>
      <w:r w:rsidRPr="008812F8">
        <w:rPr>
          <w:noProof/>
        </w:rPr>
        <w:t>86.</w:t>
      </w:r>
      <w:r w:rsidRPr="008812F8">
        <w:rPr>
          <w:noProof/>
        </w:rPr>
        <w:tab/>
        <w:t xml:space="preserve">Young B, Ott L, Norton J, et al. Metabolic and nutritional sequelae in the non-steroid treated head injury patient. </w:t>
      </w:r>
      <w:r w:rsidRPr="008812F8">
        <w:rPr>
          <w:i/>
          <w:noProof/>
        </w:rPr>
        <w:t>Neurosurgery</w:t>
      </w:r>
      <w:r w:rsidRPr="008812F8">
        <w:rPr>
          <w:noProof/>
        </w:rPr>
        <w:t xml:space="preserve"> 1985;17(5):784-791.</w:t>
      </w:r>
    </w:p>
    <w:p w14:paraId="69C1A7C9" w14:textId="77777777" w:rsidR="008812F8" w:rsidRPr="008812F8" w:rsidRDefault="008812F8" w:rsidP="008812F8">
      <w:pPr>
        <w:pStyle w:val="EndNoteBibliography"/>
        <w:rPr>
          <w:noProof/>
        </w:rPr>
      </w:pPr>
      <w:r w:rsidRPr="008812F8">
        <w:rPr>
          <w:noProof/>
        </w:rPr>
        <w:t>87.</w:t>
      </w:r>
      <w:r w:rsidRPr="008812F8">
        <w:rPr>
          <w:noProof/>
        </w:rPr>
        <w:tab/>
        <w:t xml:space="preserve">Borzotta AP, Pennings J, Papasadero B, et al. Enteral versus parenteral nutrition after severe closed head injury. </w:t>
      </w:r>
      <w:r w:rsidRPr="008812F8">
        <w:rPr>
          <w:i/>
          <w:noProof/>
        </w:rPr>
        <w:t>J Trauma</w:t>
      </w:r>
      <w:r w:rsidRPr="008812F8">
        <w:rPr>
          <w:noProof/>
        </w:rPr>
        <w:t xml:space="preserve"> 1994;37:459-468.</w:t>
      </w:r>
    </w:p>
    <w:p w14:paraId="42A0CB9A" w14:textId="77777777" w:rsidR="008812F8" w:rsidRPr="008812F8" w:rsidRDefault="008812F8" w:rsidP="008812F8">
      <w:pPr>
        <w:pStyle w:val="EndNoteBibliography"/>
        <w:rPr>
          <w:noProof/>
        </w:rPr>
      </w:pPr>
      <w:r w:rsidRPr="008812F8">
        <w:rPr>
          <w:noProof/>
        </w:rPr>
        <w:t>88.</w:t>
      </w:r>
      <w:r w:rsidRPr="008812F8">
        <w:rPr>
          <w:noProof/>
        </w:rPr>
        <w:tab/>
        <w:t xml:space="preserve">Tokutomi T, Morimoto K, Miyagi T, et al. Optimal temperature for the management of severe traumatic brain injury: effects of hypothermia on intracranial pressure, systemic and intracranial hemodynamics and metabolism. </w:t>
      </w:r>
      <w:r w:rsidRPr="008812F8">
        <w:rPr>
          <w:i/>
          <w:noProof/>
        </w:rPr>
        <w:t>Neurosurgery</w:t>
      </w:r>
      <w:r w:rsidRPr="008812F8">
        <w:rPr>
          <w:noProof/>
        </w:rPr>
        <w:t xml:space="preserve"> 2003;52(1):102-111.</w:t>
      </w:r>
    </w:p>
    <w:p w14:paraId="48256573" w14:textId="77777777" w:rsidR="008812F8" w:rsidRPr="008812F8" w:rsidRDefault="008812F8" w:rsidP="008812F8">
      <w:pPr>
        <w:pStyle w:val="EndNoteBibliography"/>
        <w:rPr>
          <w:noProof/>
        </w:rPr>
      </w:pPr>
      <w:r w:rsidRPr="008812F8">
        <w:rPr>
          <w:noProof/>
        </w:rPr>
        <w:t>89.</w:t>
      </w:r>
      <w:r w:rsidRPr="008812F8">
        <w:rPr>
          <w:noProof/>
        </w:rPr>
        <w:tab/>
        <w:t>Dempsey DT, Guenter P, Mullen JL, et al. Energy expenditure in acute trauma to the head with and without barbiturate therapy. 1985;160(2):128-134.</w:t>
      </w:r>
    </w:p>
    <w:p w14:paraId="59C5B485" w14:textId="2DAFB0FB" w:rsidR="00D13805" w:rsidRDefault="00B675C1" w:rsidP="002160A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US"/>
        </w:rPr>
      </w:pPr>
      <w:r>
        <w:rPr>
          <w:rFonts w:ascii="Arial Unicode MS" w:hAnsi="Arial Unicode MS" w:cs="Arial Unicode MS"/>
          <w:noProof/>
          <w:color w:val="000000"/>
          <w:lang w:val="en-US"/>
        </w:rPr>
        <w:fldChar w:fldCharType="end"/>
      </w:r>
    </w:p>
    <w:p w14:paraId="7A82DED5" w14:textId="79C467F8" w:rsidR="0031470E" w:rsidRDefault="0031470E" w:rsidP="002160A9">
      <w:pPr>
        <w:spacing w:line="480" w:lineRule="auto"/>
        <w:rPr>
          <w:rFonts w:ascii="Arial Unicode MS" w:hAnsi="Arial Unicode MS" w:cs="Arial Unicode MS"/>
          <w:noProof/>
          <w:color w:val="000000"/>
          <w:lang w:val="en-US"/>
        </w:rPr>
        <w:sectPr w:rsidR="0031470E">
          <w:headerReference w:type="even" r:id="rId12"/>
          <w:footerReference w:type="even" r:id="rId13"/>
          <w:footerReference w:type="default" r:id="rId14"/>
          <w:pgSz w:w="11906" w:h="16838"/>
          <w:pgMar w:top="1440" w:right="1701" w:bottom="1440" w:left="1417" w:header="709" w:footer="850" w:gutter="0"/>
          <w:cols w:space="720"/>
        </w:sectPr>
      </w:pPr>
    </w:p>
    <w:p w14:paraId="18830DD3" w14:textId="77777777" w:rsidR="00184B91" w:rsidRPr="00960FFC" w:rsidRDefault="00184B91" w:rsidP="00101105">
      <w:pPr>
        <w:spacing w:line="360" w:lineRule="auto"/>
      </w:pPr>
      <w:r w:rsidRPr="00960FFC">
        <w:rPr>
          <w:b/>
        </w:rPr>
        <w:lastRenderedPageBreak/>
        <w:t xml:space="preserve">Figure 1: </w:t>
      </w:r>
      <w:r w:rsidRPr="00960FFC">
        <w:t xml:space="preserve">Flow chart illustrating steps in study identification and assessment of eligibility for inclusion in the meta-analysis. n = number of studies. </w:t>
      </w:r>
    </w:p>
    <w:p w14:paraId="1E38D615" w14:textId="77777777" w:rsidR="00184B91" w:rsidRDefault="00184B91" w:rsidP="00101105">
      <w:pPr>
        <w:spacing w:line="360" w:lineRule="auto"/>
        <w:rPr>
          <w:rFonts w:ascii="Arial Unicode MS" w:hAnsi="Arial Unicode MS" w:cs="Arial Unicode MS"/>
          <w:noProof/>
          <w:color w:val="000000"/>
          <w:lang w:val="en-US"/>
        </w:rPr>
      </w:pPr>
    </w:p>
    <w:p w14:paraId="297AC0DF" w14:textId="77777777" w:rsidR="00184B91" w:rsidRPr="00862D1E" w:rsidRDefault="00184B91" w:rsidP="0010110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bCs/>
          <w:color w:val="000000"/>
          <w:bdr w:val="none" w:sz="0" w:space="0" w:color="auto"/>
        </w:rPr>
      </w:pPr>
      <w:r w:rsidRPr="00862D1E">
        <w:rPr>
          <w:b/>
          <w:bCs/>
          <w:color w:val="000000"/>
          <w:bdr w:val="none" w:sz="0" w:space="0" w:color="auto"/>
        </w:rPr>
        <w:t>F</w:t>
      </w:r>
      <w:r>
        <w:rPr>
          <w:b/>
          <w:bCs/>
          <w:color w:val="000000"/>
          <w:bdr w:val="none" w:sz="0" w:space="0" w:color="auto"/>
        </w:rPr>
        <w:t>igure 2</w:t>
      </w:r>
      <w:r w:rsidRPr="00862D1E">
        <w:rPr>
          <w:b/>
          <w:bCs/>
          <w:color w:val="000000"/>
          <w:bdr w:val="none" w:sz="0" w:space="0" w:color="auto"/>
        </w:rPr>
        <w:t>:</w:t>
      </w:r>
      <w:r w:rsidRPr="00862D1E">
        <w:rPr>
          <w:bCs/>
          <w:color w:val="000000"/>
          <w:bdr w:val="none" w:sz="0" w:space="0" w:color="auto"/>
        </w:rPr>
        <w:t xml:space="preserve"> </w:t>
      </w:r>
      <w:r>
        <w:rPr>
          <w:bCs/>
          <w:color w:val="000000"/>
          <w:bdr w:val="none" w:sz="0" w:space="0" w:color="auto"/>
        </w:rPr>
        <w:t>Risk ratio</w:t>
      </w:r>
      <w:r w:rsidRPr="00862D1E">
        <w:rPr>
          <w:bCs/>
          <w:color w:val="000000"/>
          <w:bdr w:val="none" w:sz="0" w:space="0" w:color="auto"/>
        </w:rPr>
        <w:t xml:space="preserve"> of </w:t>
      </w:r>
      <w:r>
        <w:rPr>
          <w:bCs/>
          <w:color w:val="000000"/>
          <w:bdr w:val="none" w:sz="0" w:space="0" w:color="auto"/>
        </w:rPr>
        <w:t>favourable neurological outcome</w:t>
      </w:r>
      <w:r w:rsidRPr="00862D1E">
        <w:rPr>
          <w:bCs/>
          <w:color w:val="000000"/>
          <w:bdr w:val="none" w:sz="0" w:space="0" w:color="auto"/>
        </w:rPr>
        <w:t xml:space="preserve"> in hypothermia treatment group vs </w:t>
      </w:r>
      <w:proofErr w:type="spellStart"/>
      <w:r w:rsidRPr="00862D1E">
        <w:rPr>
          <w:bCs/>
          <w:color w:val="000000"/>
          <w:bdr w:val="none" w:sz="0" w:space="0" w:color="auto"/>
        </w:rPr>
        <w:t>normothermia</w:t>
      </w:r>
      <w:proofErr w:type="spellEnd"/>
      <w:r w:rsidRPr="00862D1E">
        <w:rPr>
          <w:bCs/>
          <w:color w:val="000000"/>
          <w:bdr w:val="none" w:sz="0" w:space="0" w:color="auto"/>
        </w:rPr>
        <w:t xml:space="preserve"> group for adult and paediatric studies.</w:t>
      </w:r>
    </w:p>
    <w:p w14:paraId="0579B754" w14:textId="77777777" w:rsidR="00184B91" w:rsidRDefault="00184B91" w:rsidP="00101105">
      <w:pPr>
        <w:spacing w:line="360" w:lineRule="auto"/>
        <w:rPr>
          <w:rFonts w:ascii="Arial Unicode MS" w:hAnsi="Arial Unicode MS" w:cs="Arial Unicode MS"/>
          <w:noProof/>
          <w:color w:val="000000"/>
          <w:lang w:val="en-US"/>
        </w:rPr>
      </w:pPr>
    </w:p>
    <w:p w14:paraId="6DDECD65" w14:textId="56132BC9" w:rsidR="00184B91" w:rsidRDefault="00184B91" w:rsidP="0010110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bCs/>
          <w:color w:val="000000"/>
          <w:bdr w:val="none" w:sz="0" w:space="0" w:color="auto"/>
        </w:rPr>
      </w:pPr>
      <w:r w:rsidRPr="00862D1E">
        <w:rPr>
          <w:b/>
          <w:bCs/>
          <w:color w:val="000000"/>
          <w:bdr w:val="none" w:sz="0" w:space="0" w:color="auto"/>
        </w:rPr>
        <w:t>F</w:t>
      </w:r>
      <w:r>
        <w:rPr>
          <w:b/>
          <w:bCs/>
          <w:color w:val="000000"/>
          <w:bdr w:val="none" w:sz="0" w:space="0" w:color="auto"/>
        </w:rPr>
        <w:t>igure 3</w:t>
      </w:r>
      <w:r w:rsidRPr="00862D1E">
        <w:rPr>
          <w:b/>
          <w:bCs/>
          <w:color w:val="000000"/>
          <w:bdr w:val="none" w:sz="0" w:space="0" w:color="auto"/>
        </w:rPr>
        <w:t>:</w:t>
      </w:r>
      <w:r w:rsidRPr="00862D1E">
        <w:rPr>
          <w:bCs/>
          <w:color w:val="000000"/>
          <w:bdr w:val="none" w:sz="0" w:space="0" w:color="auto"/>
        </w:rPr>
        <w:t xml:space="preserve"> Relative risk of mortality in hypothermia treatment group vs </w:t>
      </w:r>
      <w:proofErr w:type="spellStart"/>
      <w:r w:rsidRPr="00862D1E">
        <w:rPr>
          <w:bCs/>
          <w:color w:val="000000"/>
          <w:bdr w:val="none" w:sz="0" w:space="0" w:color="auto"/>
        </w:rPr>
        <w:t>normothermia</w:t>
      </w:r>
      <w:proofErr w:type="spellEnd"/>
      <w:r w:rsidRPr="00862D1E">
        <w:rPr>
          <w:bCs/>
          <w:color w:val="000000"/>
          <w:bdr w:val="none" w:sz="0" w:space="0" w:color="auto"/>
        </w:rPr>
        <w:t xml:space="preserve"> group f</w:t>
      </w:r>
      <w:r>
        <w:rPr>
          <w:bCs/>
          <w:color w:val="000000"/>
          <w:bdr w:val="none" w:sz="0" w:space="0" w:color="auto"/>
        </w:rPr>
        <w:t>or adult and paediatric studies.</w:t>
      </w:r>
    </w:p>
    <w:p w14:paraId="02EBB5F8" w14:textId="77777777" w:rsidR="00101105" w:rsidRDefault="00101105" w:rsidP="0010110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bCs/>
          <w:color w:val="000000"/>
          <w:bdr w:val="none" w:sz="0" w:space="0" w:color="auto"/>
        </w:rPr>
      </w:pPr>
    </w:p>
    <w:p w14:paraId="61471F8A" w14:textId="75C8313F" w:rsidR="00101105" w:rsidRDefault="00101105" w:rsidP="0010110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heme="minorHAnsi" w:hAnsiTheme="minorHAnsi" w:cstheme="minorHAnsi"/>
          <w:bCs/>
          <w:color w:val="000000"/>
          <w:bdr w:val="none" w:sz="0" w:space="0" w:color="auto"/>
        </w:rPr>
      </w:pPr>
      <w:r w:rsidRPr="0031470E">
        <w:rPr>
          <w:rFonts w:asciiTheme="minorHAnsi" w:hAnsiTheme="minorHAnsi" w:cstheme="minorHAnsi"/>
          <w:b/>
          <w:bCs/>
          <w:color w:val="000000"/>
          <w:bdr w:val="none" w:sz="0" w:space="0" w:color="auto"/>
        </w:rPr>
        <w:t xml:space="preserve">Table </w:t>
      </w:r>
      <w:r>
        <w:rPr>
          <w:rFonts w:asciiTheme="minorHAnsi" w:hAnsiTheme="minorHAnsi" w:cstheme="minorHAnsi"/>
          <w:b/>
          <w:bCs/>
          <w:color w:val="000000"/>
          <w:bdr w:val="none" w:sz="0" w:space="0" w:color="auto"/>
        </w:rPr>
        <w:t>1</w:t>
      </w:r>
      <w:r w:rsidRPr="0031470E">
        <w:rPr>
          <w:rFonts w:asciiTheme="minorHAnsi" w:hAnsiTheme="minorHAnsi" w:cstheme="minorHAnsi"/>
          <w:b/>
          <w:bCs/>
          <w:color w:val="000000"/>
          <w:bdr w:val="none" w:sz="0" w:space="0" w:color="auto"/>
        </w:rPr>
        <w:t xml:space="preserve">: </w:t>
      </w:r>
      <w:r w:rsidRPr="00101105">
        <w:rPr>
          <w:rFonts w:asciiTheme="minorHAnsi" w:hAnsiTheme="minorHAnsi" w:cstheme="minorHAnsi"/>
          <w:bCs/>
          <w:color w:val="000000"/>
          <w:bdr w:val="none" w:sz="0" w:space="0" w:color="auto"/>
        </w:rPr>
        <w:t xml:space="preserve">Relative benefit of hypothermia vs </w:t>
      </w:r>
      <w:proofErr w:type="spellStart"/>
      <w:r w:rsidRPr="00101105">
        <w:rPr>
          <w:rFonts w:asciiTheme="minorHAnsi" w:hAnsiTheme="minorHAnsi" w:cstheme="minorHAnsi"/>
          <w:bCs/>
          <w:color w:val="000000"/>
          <w:bdr w:val="none" w:sz="0" w:space="0" w:color="auto"/>
        </w:rPr>
        <w:t>normothermia</w:t>
      </w:r>
      <w:proofErr w:type="spellEnd"/>
      <w:r w:rsidRPr="00101105">
        <w:rPr>
          <w:rFonts w:asciiTheme="minorHAnsi" w:hAnsiTheme="minorHAnsi" w:cstheme="minorHAnsi"/>
          <w:bCs/>
          <w:color w:val="000000"/>
          <w:bdr w:val="none" w:sz="0" w:space="0" w:color="auto"/>
        </w:rPr>
        <w:t xml:space="preserve"> patients for favourable neurological outcome within subgroup analyses of adult patients.</w:t>
      </w:r>
    </w:p>
    <w:p w14:paraId="3D1D92D0" w14:textId="77777777" w:rsidR="00101105" w:rsidRDefault="00101105" w:rsidP="0010110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heme="minorHAnsi" w:hAnsiTheme="minorHAnsi" w:cstheme="minorHAnsi"/>
          <w:bCs/>
          <w:color w:val="000000"/>
          <w:bdr w:val="none" w:sz="0" w:space="0" w:color="auto"/>
        </w:rPr>
      </w:pPr>
    </w:p>
    <w:p w14:paraId="5157AE21" w14:textId="6FD79771" w:rsidR="00B51914" w:rsidRPr="00C07E4F" w:rsidRDefault="00101105" w:rsidP="0010110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Arial Unicode MS" w:hAnsi="Arial Unicode MS" w:cs="Arial Unicode MS"/>
          <w:noProof/>
          <w:color w:val="000000"/>
          <w:lang w:val="en-US"/>
        </w:rPr>
      </w:pPr>
      <w:r w:rsidRPr="0031470E">
        <w:rPr>
          <w:rFonts w:asciiTheme="minorHAnsi" w:hAnsiTheme="minorHAnsi" w:cstheme="minorHAnsi"/>
          <w:b/>
          <w:bCs/>
          <w:color w:val="000000"/>
          <w:bdr w:val="none" w:sz="0" w:space="0" w:color="auto"/>
        </w:rPr>
        <w:t xml:space="preserve">Table </w:t>
      </w:r>
      <w:r>
        <w:rPr>
          <w:rFonts w:asciiTheme="minorHAnsi" w:hAnsiTheme="minorHAnsi" w:cstheme="minorHAnsi"/>
          <w:b/>
          <w:bCs/>
          <w:color w:val="000000"/>
          <w:bdr w:val="none" w:sz="0" w:space="0" w:color="auto"/>
        </w:rPr>
        <w:t>2</w:t>
      </w:r>
      <w:r w:rsidRPr="0031470E">
        <w:rPr>
          <w:rFonts w:asciiTheme="minorHAnsi" w:hAnsiTheme="minorHAnsi" w:cstheme="minorHAnsi"/>
          <w:b/>
          <w:bCs/>
          <w:color w:val="000000"/>
          <w:bdr w:val="none" w:sz="0" w:space="0" w:color="auto"/>
        </w:rPr>
        <w:t xml:space="preserve">: </w:t>
      </w:r>
      <w:r w:rsidRPr="00101105">
        <w:rPr>
          <w:rFonts w:asciiTheme="minorHAnsi" w:hAnsiTheme="minorHAnsi" w:cstheme="minorHAnsi"/>
          <w:bCs/>
          <w:color w:val="000000"/>
          <w:bdr w:val="none" w:sz="0" w:space="0" w:color="auto"/>
        </w:rPr>
        <w:t xml:space="preserve">Relative risk of mortality for hypothermia vs </w:t>
      </w:r>
      <w:proofErr w:type="spellStart"/>
      <w:r w:rsidRPr="00101105">
        <w:rPr>
          <w:rFonts w:asciiTheme="minorHAnsi" w:hAnsiTheme="minorHAnsi" w:cstheme="minorHAnsi"/>
          <w:bCs/>
          <w:color w:val="000000"/>
          <w:bdr w:val="none" w:sz="0" w:space="0" w:color="auto"/>
        </w:rPr>
        <w:t>normothermia</w:t>
      </w:r>
      <w:proofErr w:type="spellEnd"/>
      <w:r w:rsidRPr="00101105">
        <w:rPr>
          <w:rFonts w:asciiTheme="minorHAnsi" w:hAnsiTheme="minorHAnsi" w:cstheme="minorHAnsi"/>
          <w:bCs/>
          <w:color w:val="000000"/>
          <w:bdr w:val="none" w:sz="0" w:space="0" w:color="auto"/>
        </w:rPr>
        <w:t xml:space="preserve"> patients within subgroup analyses of adult patients.</w:t>
      </w:r>
      <w:r>
        <w:rPr>
          <w:noProof/>
          <w:lang w:val="en-US"/>
        </w:rPr>
        <w:t xml:space="preserve"> </w:t>
      </w:r>
    </w:p>
    <w:sectPr w:rsidR="00B51914" w:rsidRPr="00C07E4F" w:rsidSect="00101105">
      <w:pgSz w:w="11906" w:h="16838"/>
      <w:pgMar w:top="1440" w:right="1701" w:bottom="1440" w:left="1417" w:header="709" w:footer="85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757458" w14:textId="77777777" w:rsidR="005D0820" w:rsidRDefault="005D0820">
      <w:r>
        <w:separator/>
      </w:r>
    </w:p>
    <w:p w14:paraId="12FD4F14" w14:textId="77777777" w:rsidR="005D0820" w:rsidRDefault="005D0820"/>
  </w:endnote>
  <w:endnote w:type="continuationSeparator" w:id="0">
    <w:p w14:paraId="2402DEBA" w14:textId="77777777" w:rsidR="005D0820" w:rsidRDefault="005D0820">
      <w:r>
        <w:continuationSeparator/>
      </w:r>
    </w:p>
    <w:p w14:paraId="1D275C91" w14:textId="77777777" w:rsidR="005D0820" w:rsidRDefault="005D08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American Typewriter">
    <w:altName w:val="Arial"/>
    <w:charset w:val="00"/>
    <w:family w:val="auto"/>
    <w:pitch w:val="variable"/>
    <w:sig w:usb0="A000006F" w:usb1="00000019" w:usb2="00000000" w:usb3="00000000" w:csb0="0000011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2BF8B" w14:textId="77777777" w:rsidR="008812F8" w:rsidRDefault="008812F8">
    <w:pPr>
      <w:pStyle w:val="Footer"/>
    </w:pPr>
  </w:p>
  <w:p w14:paraId="1EE4AD43" w14:textId="77777777" w:rsidR="008812F8" w:rsidRDefault="008812F8"/>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22EB19" w14:textId="43F4CE0D" w:rsidR="008812F8" w:rsidRDefault="008812F8">
    <w:pPr>
      <w:tabs>
        <w:tab w:val="center" w:pos="4394"/>
        <w:tab w:val="right" w:pos="8787"/>
      </w:tabs>
    </w:pPr>
    <w:r>
      <w:tab/>
    </w:r>
    <w:r>
      <w:tab/>
    </w:r>
    <w:r>
      <w:fldChar w:fldCharType="begin"/>
    </w:r>
    <w:r>
      <w:instrText xml:space="preserve"> PAGE </w:instrText>
    </w:r>
    <w:r>
      <w:fldChar w:fldCharType="separate"/>
    </w:r>
    <w:r w:rsidR="0066387A">
      <w:rPr>
        <w:noProof/>
      </w:rPr>
      <w:t>2</w:t>
    </w:r>
    <w:r>
      <w:fldChar w:fldCharType="end"/>
    </w:r>
  </w:p>
  <w:p w14:paraId="7095BB61" w14:textId="77777777" w:rsidR="008812F8" w:rsidRDefault="008812F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189EFC" w14:textId="77777777" w:rsidR="005D0820" w:rsidRDefault="005D0820">
      <w:r>
        <w:separator/>
      </w:r>
    </w:p>
    <w:p w14:paraId="14980470" w14:textId="77777777" w:rsidR="005D0820" w:rsidRDefault="005D0820"/>
  </w:footnote>
  <w:footnote w:type="continuationSeparator" w:id="0">
    <w:p w14:paraId="39661713" w14:textId="77777777" w:rsidR="005D0820" w:rsidRDefault="005D0820">
      <w:r>
        <w:continuationSeparator/>
      </w:r>
    </w:p>
    <w:p w14:paraId="1C900760" w14:textId="77777777" w:rsidR="005D0820" w:rsidRDefault="005D082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4B3EC3" w14:textId="77777777" w:rsidR="008812F8" w:rsidRDefault="008812F8">
    <w:pPr>
      <w:pStyle w:val="Header"/>
    </w:pPr>
  </w:p>
  <w:p w14:paraId="239EC024" w14:textId="77777777" w:rsidR="008812F8" w:rsidRDefault="008812F8"/>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GB" w:vendorID="64" w:dllVersion="131078" w:nlCheck="1" w:checkStyle="0"/>
  <w:activeWritingStyle w:appName="MSWord" w:lang="de-DE" w:vendorID="64" w:dllVersion="131078" w:nlCheck="1" w:checkStyle="1"/>
  <w:activeWritingStyle w:appName="MSWord" w:lang="fr-FR"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x2t5s0b200r4e5f2avvp94swdsrzartss9&quot;&gt;My EndNote Library&lt;record-ids&gt;&lt;item&gt;5&lt;/item&gt;&lt;item&gt;8&lt;/item&gt;&lt;item&gt;18&lt;/item&gt;&lt;item&gt;23&lt;/item&gt;&lt;item&gt;28&lt;/item&gt;&lt;item&gt;38&lt;/item&gt;&lt;item&gt;39&lt;/item&gt;&lt;item&gt;49&lt;/item&gt;&lt;item&gt;50&lt;/item&gt;&lt;item&gt;54&lt;/item&gt;&lt;item&gt;59&lt;/item&gt;&lt;item&gt;60&lt;/item&gt;&lt;item&gt;61&lt;/item&gt;&lt;item&gt;63&lt;/item&gt;&lt;item&gt;64&lt;/item&gt;&lt;item&gt;66&lt;/item&gt;&lt;item&gt;74&lt;/item&gt;&lt;item&gt;75&lt;/item&gt;&lt;item&gt;80&lt;/item&gt;&lt;item&gt;83&lt;/item&gt;&lt;item&gt;85&lt;/item&gt;&lt;item&gt;87&lt;/item&gt;&lt;item&gt;88&lt;/item&gt;&lt;item&gt;89&lt;/item&gt;&lt;item&gt;90&lt;/item&gt;&lt;item&gt;91&lt;/item&gt;&lt;item&gt;92&lt;/item&gt;&lt;item&gt;93&lt;/item&gt;&lt;item&gt;119&lt;/item&gt;&lt;item&gt;134&lt;/item&gt;&lt;item&gt;135&lt;/item&gt;&lt;item&gt;151&lt;/item&gt;&lt;item&gt;159&lt;/item&gt;&lt;item&gt;171&lt;/item&gt;&lt;item&gt;173&lt;/item&gt;&lt;item&gt;174&lt;/item&gt;&lt;item&gt;175&lt;/item&gt;&lt;item&gt;176&lt;/item&gt;&lt;item&gt;178&lt;/item&gt;&lt;item&gt;179&lt;/item&gt;&lt;item&gt;181&lt;/item&gt;&lt;item&gt;183&lt;/item&gt;&lt;item&gt;184&lt;/item&gt;&lt;item&gt;204&lt;/item&gt;&lt;item&gt;206&lt;/item&gt;&lt;item&gt;207&lt;/item&gt;&lt;item&gt;213&lt;/item&gt;&lt;item&gt;215&lt;/item&gt;&lt;item&gt;216&lt;/item&gt;&lt;item&gt;217&lt;/item&gt;&lt;item&gt;221&lt;/item&gt;&lt;item&gt;222&lt;/item&gt;&lt;item&gt;256&lt;/item&gt;&lt;item&gt;306&lt;/item&gt;&lt;item&gt;307&lt;/item&gt;&lt;item&gt;312&lt;/item&gt;&lt;item&gt;313&lt;/item&gt;&lt;item&gt;314&lt;/item&gt;&lt;item&gt;316&lt;/item&gt;&lt;item&gt;337&lt;/item&gt;&lt;item&gt;339&lt;/item&gt;&lt;item&gt;340&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5&lt;/item&gt;&lt;item&gt;366&lt;/item&gt;&lt;item&gt;367&lt;/item&gt;&lt;item&gt;368&lt;/item&gt;&lt;item&gt;369&lt;/item&gt;&lt;item&gt;370&lt;/item&gt;&lt;item&gt;371&lt;/item&gt;&lt;item&gt;714&lt;/item&gt;&lt;item&gt;717&lt;/item&gt;&lt;/record-ids&gt;&lt;/item&gt;&lt;/Libraries&gt;"/>
  </w:docVars>
  <w:rsids>
    <w:rsidRoot w:val="00B51914"/>
    <w:rsid w:val="00004382"/>
    <w:rsid w:val="000143F1"/>
    <w:rsid w:val="000425FE"/>
    <w:rsid w:val="00042C96"/>
    <w:rsid w:val="0005743B"/>
    <w:rsid w:val="00065A94"/>
    <w:rsid w:val="000741C6"/>
    <w:rsid w:val="0008023C"/>
    <w:rsid w:val="000949CC"/>
    <w:rsid w:val="000A62B2"/>
    <w:rsid w:val="000A648F"/>
    <w:rsid w:val="000C049B"/>
    <w:rsid w:val="000C0922"/>
    <w:rsid w:val="000C5024"/>
    <w:rsid w:val="000C6164"/>
    <w:rsid w:val="000D0180"/>
    <w:rsid w:val="000F2E90"/>
    <w:rsid w:val="000F39A7"/>
    <w:rsid w:val="000F4109"/>
    <w:rsid w:val="00101105"/>
    <w:rsid w:val="00102FF7"/>
    <w:rsid w:val="00106793"/>
    <w:rsid w:val="001219ED"/>
    <w:rsid w:val="0012483C"/>
    <w:rsid w:val="00131CF4"/>
    <w:rsid w:val="001336C3"/>
    <w:rsid w:val="00137286"/>
    <w:rsid w:val="001578A4"/>
    <w:rsid w:val="001713AD"/>
    <w:rsid w:val="001823BD"/>
    <w:rsid w:val="00184B91"/>
    <w:rsid w:val="001A1F58"/>
    <w:rsid w:val="001A47F1"/>
    <w:rsid w:val="001B25F0"/>
    <w:rsid w:val="001B422F"/>
    <w:rsid w:val="001B51B5"/>
    <w:rsid w:val="001B62B0"/>
    <w:rsid w:val="001C16F9"/>
    <w:rsid w:val="001C20C8"/>
    <w:rsid w:val="001C2582"/>
    <w:rsid w:val="001C5C1F"/>
    <w:rsid w:val="001D24B1"/>
    <w:rsid w:val="001D3C08"/>
    <w:rsid w:val="001F1AD4"/>
    <w:rsid w:val="00200F87"/>
    <w:rsid w:val="00203AD4"/>
    <w:rsid w:val="00203C4B"/>
    <w:rsid w:val="002134F6"/>
    <w:rsid w:val="002160A9"/>
    <w:rsid w:val="002212FE"/>
    <w:rsid w:val="00221E92"/>
    <w:rsid w:val="00222792"/>
    <w:rsid w:val="002271D3"/>
    <w:rsid w:val="0023714A"/>
    <w:rsid w:val="00243013"/>
    <w:rsid w:val="00244CF2"/>
    <w:rsid w:val="0024568E"/>
    <w:rsid w:val="00246741"/>
    <w:rsid w:val="0025328E"/>
    <w:rsid w:val="0026391D"/>
    <w:rsid w:val="00267597"/>
    <w:rsid w:val="00274429"/>
    <w:rsid w:val="00281696"/>
    <w:rsid w:val="002941D4"/>
    <w:rsid w:val="00295445"/>
    <w:rsid w:val="00296974"/>
    <w:rsid w:val="002A41DB"/>
    <w:rsid w:val="002B0E3E"/>
    <w:rsid w:val="002B218E"/>
    <w:rsid w:val="002B57C9"/>
    <w:rsid w:val="002C3847"/>
    <w:rsid w:val="002E3AF8"/>
    <w:rsid w:val="002E7FB5"/>
    <w:rsid w:val="002F06F7"/>
    <w:rsid w:val="0030557F"/>
    <w:rsid w:val="0031470E"/>
    <w:rsid w:val="00314AEE"/>
    <w:rsid w:val="00316CEE"/>
    <w:rsid w:val="00317AB8"/>
    <w:rsid w:val="00317D79"/>
    <w:rsid w:val="003233D8"/>
    <w:rsid w:val="00330E07"/>
    <w:rsid w:val="003325B7"/>
    <w:rsid w:val="003338FD"/>
    <w:rsid w:val="00333B4B"/>
    <w:rsid w:val="00341AE4"/>
    <w:rsid w:val="00343EAA"/>
    <w:rsid w:val="00344D21"/>
    <w:rsid w:val="00361DA1"/>
    <w:rsid w:val="00384010"/>
    <w:rsid w:val="00395906"/>
    <w:rsid w:val="003A5476"/>
    <w:rsid w:val="003B3ACE"/>
    <w:rsid w:val="003C5D47"/>
    <w:rsid w:val="003F17DF"/>
    <w:rsid w:val="003F1F13"/>
    <w:rsid w:val="00407D96"/>
    <w:rsid w:val="00422FF1"/>
    <w:rsid w:val="00424C93"/>
    <w:rsid w:val="004279D4"/>
    <w:rsid w:val="004325E3"/>
    <w:rsid w:val="00441642"/>
    <w:rsid w:val="00445922"/>
    <w:rsid w:val="0045160F"/>
    <w:rsid w:val="00472B94"/>
    <w:rsid w:val="00490CF5"/>
    <w:rsid w:val="004A0971"/>
    <w:rsid w:val="004A14E3"/>
    <w:rsid w:val="004A7C2C"/>
    <w:rsid w:val="004B3CBE"/>
    <w:rsid w:val="004D6187"/>
    <w:rsid w:val="004F3644"/>
    <w:rsid w:val="004F7FB1"/>
    <w:rsid w:val="00503ADD"/>
    <w:rsid w:val="005075F2"/>
    <w:rsid w:val="00510E91"/>
    <w:rsid w:val="0051399D"/>
    <w:rsid w:val="0055013C"/>
    <w:rsid w:val="00551D9C"/>
    <w:rsid w:val="00554595"/>
    <w:rsid w:val="005736E1"/>
    <w:rsid w:val="00595353"/>
    <w:rsid w:val="005A5AF6"/>
    <w:rsid w:val="005B2EB4"/>
    <w:rsid w:val="005B3208"/>
    <w:rsid w:val="005B648A"/>
    <w:rsid w:val="005C1521"/>
    <w:rsid w:val="005C38F7"/>
    <w:rsid w:val="005D06D9"/>
    <w:rsid w:val="005D0820"/>
    <w:rsid w:val="005D1905"/>
    <w:rsid w:val="005D7D49"/>
    <w:rsid w:val="005E160B"/>
    <w:rsid w:val="005E5CD3"/>
    <w:rsid w:val="005F2BF4"/>
    <w:rsid w:val="005F6033"/>
    <w:rsid w:val="00602B37"/>
    <w:rsid w:val="00616ED1"/>
    <w:rsid w:val="006316D4"/>
    <w:rsid w:val="00633ED1"/>
    <w:rsid w:val="00635A01"/>
    <w:rsid w:val="00637DE2"/>
    <w:rsid w:val="00640450"/>
    <w:rsid w:val="00650170"/>
    <w:rsid w:val="00650585"/>
    <w:rsid w:val="006547F3"/>
    <w:rsid w:val="00655A17"/>
    <w:rsid w:val="00657FF0"/>
    <w:rsid w:val="0066387A"/>
    <w:rsid w:val="00671A17"/>
    <w:rsid w:val="00671C7B"/>
    <w:rsid w:val="006858EA"/>
    <w:rsid w:val="006A5A54"/>
    <w:rsid w:val="006B0296"/>
    <w:rsid w:val="006B565F"/>
    <w:rsid w:val="006B6080"/>
    <w:rsid w:val="006C00DA"/>
    <w:rsid w:val="006C671E"/>
    <w:rsid w:val="006C68E2"/>
    <w:rsid w:val="006D1E60"/>
    <w:rsid w:val="006F0AF9"/>
    <w:rsid w:val="006F23AA"/>
    <w:rsid w:val="006F2CE2"/>
    <w:rsid w:val="007042F3"/>
    <w:rsid w:val="0071371F"/>
    <w:rsid w:val="00717E78"/>
    <w:rsid w:val="007265DD"/>
    <w:rsid w:val="0073038C"/>
    <w:rsid w:val="00736CA5"/>
    <w:rsid w:val="0074052C"/>
    <w:rsid w:val="00740FC4"/>
    <w:rsid w:val="00751B51"/>
    <w:rsid w:val="007553D5"/>
    <w:rsid w:val="00760110"/>
    <w:rsid w:val="007623E8"/>
    <w:rsid w:val="00775B62"/>
    <w:rsid w:val="00775C01"/>
    <w:rsid w:val="00777CA6"/>
    <w:rsid w:val="00786486"/>
    <w:rsid w:val="00787F3C"/>
    <w:rsid w:val="007936C7"/>
    <w:rsid w:val="007A21AF"/>
    <w:rsid w:val="007A30E4"/>
    <w:rsid w:val="007A3C1D"/>
    <w:rsid w:val="007C232F"/>
    <w:rsid w:val="007D49ED"/>
    <w:rsid w:val="00801FB3"/>
    <w:rsid w:val="00805C6F"/>
    <w:rsid w:val="00810A16"/>
    <w:rsid w:val="00815178"/>
    <w:rsid w:val="00821B9B"/>
    <w:rsid w:val="00822018"/>
    <w:rsid w:val="00830326"/>
    <w:rsid w:val="00832AE6"/>
    <w:rsid w:val="00833970"/>
    <w:rsid w:val="008343DC"/>
    <w:rsid w:val="00840055"/>
    <w:rsid w:val="00845183"/>
    <w:rsid w:val="00857B10"/>
    <w:rsid w:val="00860B9B"/>
    <w:rsid w:val="00862D0F"/>
    <w:rsid w:val="00862D1E"/>
    <w:rsid w:val="008812F8"/>
    <w:rsid w:val="00895569"/>
    <w:rsid w:val="00895D93"/>
    <w:rsid w:val="008966B5"/>
    <w:rsid w:val="008A1513"/>
    <w:rsid w:val="008A585B"/>
    <w:rsid w:val="008C2E28"/>
    <w:rsid w:val="008D36E4"/>
    <w:rsid w:val="008E3489"/>
    <w:rsid w:val="008F3914"/>
    <w:rsid w:val="008F5706"/>
    <w:rsid w:val="0090708A"/>
    <w:rsid w:val="00924CEB"/>
    <w:rsid w:val="00932B06"/>
    <w:rsid w:val="00934DCC"/>
    <w:rsid w:val="00943B0B"/>
    <w:rsid w:val="00956146"/>
    <w:rsid w:val="00965A55"/>
    <w:rsid w:val="00977025"/>
    <w:rsid w:val="00977738"/>
    <w:rsid w:val="00984BA2"/>
    <w:rsid w:val="00993EED"/>
    <w:rsid w:val="009A4BAA"/>
    <w:rsid w:val="009B2869"/>
    <w:rsid w:val="009B58C3"/>
    <w:rsid w:val="009C0EEF"/>
    <w:rsid w:val="009C5393"/>
    <w:rsid w:val="009C5CFA"/>
    <w:rsid w:val="009D5E44"/>
    <w:rsid w:val="009D71DA"/>
    <w:rsid w:val="009E1035"/>
    <w:rsid w:val="009E1448"/>
    <w:rsid w:val="009F4DD9"/>
    <w:rsid w:val="009F7420"/>
    <w:rsid w:val="009F7C4B"/>
    <w:rsid w:val="00A005D1"/>
    <w:rsid w:val="00A02A2A"/>
    <w:rsid w:val="00A06271"/>
    <w:rsid w:val="00A1238E"/>
    <w:rsid w:val="00A162ED"/>
    <w:rsid w:val="00A31173"/>
    <w:rsid w:val="00A44E3C"/>
    <w:rsid w:val="00A55852"/>
    <w:rsid w:val="00A55A8C"/>
    <w:rsid w:val="00A66080"/>
    <w:rsid w:val="00A72D13"/>
    <w:rsid w:val="00A72D73"/>
    <w:rsid w:val="00A7345D"/>
    <w:rsid w:val="00A84414"/>
    <w:rsid w:val="00A8608C"/>
    <w:rsid w:val="00AA78BA"/>
    <w:rsid w:val="00AB5AF7"/>
    <w:rsid w:val="00AC3FF0"/>
    <w:rsid w:val="00AE121F"/>
    <w:rsid w:val="00AF2520"/>
    <w:rsid w:val="00AF5245"/>
    <w:rsid w:val="00AF78A9"/>
    <w:rsid w:val="00B15BA7"/>
    <w:rsid w:val="00B211E0"/>
    <w:rsid w:val="00B234D5"/>
    <w:rsid w:val="00B31C79"/>
    <w:rsid w:val="00B34E50"/>
    <w:rsid w:val="00B36AEF"/>
    <w:rsid w:val="00B50077"/>
    <w:rsid w:val="00B51914"/>
    <w:rsid w:val="00B528FB"/>
    <w:rsid w:val="00B54161"/>
    <w:rsid w:val="00B56C29"/>
    <w:rsid w:val="00B62590"/>
    <w:rsid w:val="00B675C1"/>
    <w:rsid w:val="00B771EE"/>
    <w:rsid w:val="00B8554D"/>
    <w:rsid w:val="00B9195D"/>
    <w:rsid w:val="00B91C7B"/>
    <w:rsid w:val="00B96D23"/>
    <w:rsid w:val="00BA417F"/>
    <w:rsid w:val="00BC22BA"/>
    <w:rsid w:val="00BE596B"/>
    <w:rsid w:val="00BE781A"/>
    <w:rsid w:val="00C01F64"/>
    <w:rsid w:val="00C07E4F"/>
    <w:rsid w:val="00C2709D"/>
    <w:rsid w:val="00C27266"/>
    <w:rsid w:val="00C301DD"/>
    <w:rsid w:val="00C357BE"/>
    <w:rsid w:val="00C52C4C"/>
    <w:rsid w:val="00C62167"/>
    <w:rsid w:val="00C72925"/>
    <w:rsid w:val="00C72C11"/>
    <w:rsid w:val="00C7711E"/>
    <w:rsid w:val="00CA12E9"/>
    <w:rsid w:val="00CA133A"/>
    <w:rsid w:val="00CA2000"/>
    <w:rsid w:val="00CA3CAC"/>
    <w:rsid w:val="00CC4649"/>
    <w:rsid w:val="00CD103E"/>
    <w:rsid w:val="00CD1313"/>
    <w:rsid w:val="00CE1B9C"/>
    <w:rsid w:val="00CF2A2B"/>
    <w:rsid w:val="00CF320E"/>
    <w:rsid w:val="00D13805"/>
    <w:rsid w:val="00D33A47"/>
    <w:rsid w:val="00D401C9"/>
    <w:rsid w:val="00D43040"/>
    <w:rsid w:val="00D7069B"/>
    <w:rsid w:val="00D95325"/>
    <w:rsid w:val="00DA5898"/>
    <w:rsid w:val="00DA7256"/>
    <w:rsid w:val="00DB0186"/>
    <w:rsid w:val="00DB1089"/>
    <w:rsid w:val="00DB3F32"/>
    <w:rsid w:val="00DB62B3"/>
    <w:rsid w:val="00DD32CE"/>
    <w:rsid w:val="00DD4AA0"/>
    <w:rsid w:val="00DE1177"/>
    <w:rsid w:val="00DE6B60"/>
    <w:rsid w:val="00DF4355"/>
    <w:rsid w:val="00DF58BA"/>
    <w:rsid w:val="00DF7240"/>
    <w:rsid w:val="00E00AB5"/>
    <w:rsid w:val="00E06A01"/>
    <w:rsid w:val="00E10B03"/>
    <w:rsid w:val="00E230A1"/>
    <w:rsid w:val="00E32CA2"/>
    <w:rsid w:val="00E35C88"/>
    <w:rsid w:val="00E37024"/>
    <w:rsid w:val="00E40A94"/>
    <w:rsid w:val="00E410BE"/>
    <w:rsid w:val="00E436BB"/>
    <w:rsid w:val="00E46CB1"/>
    <w:rsid w:val="00E54538"/>
    <w:rsid w:val="00E55B32"/>
    <w:rsid w:val="00E63110"/>
    <w:rsid w:val="00E740D2"/>
    <w:rsid w:val="00E90C95"/>
    <w:rsid w:val="00E90EC8"/>
    <w:rsid w:val="00E92A78"/>
    <w:rsid w:val="00E95B39"/>
    <w:rsid w:val="00EB0099"/>
    <w:rsid w:val="00EB07A3"/>
    <w:rsid w:val="00EC0252"/>
    <w:rsid w:val="00ED6835"/>
    <w:rsid w:val="00EF3547"/>
    <w:rsid w:val="00F002FB"/>
    <w:rsid w:val="00F0163C"/>
    <w:rsid w:val="00F106BF"/>
    <w:rsid w:val="00F14837"/>
    <w:rsid w:val="00F20C69"/>
    <w:rsid w:val="00F279D9"/>
    <w:rsid w:val="00F30C34"/>
    <w:rsid w:val="00F522D9"/>
    <w:rsid w:val="00F602DB"/>
    <w:rsid w:val="00F716D3"/>
    <w:rsid w:val="00F90495"/>
    <w:rsid w:val="00F96DA0"/>
    <w:rsid w:val="00FA12E6"/>
    <w:rsid w:val="00FA2216"/>
    <w:rsid w:val="00FC7BB4"/>
    <w:rsid w:val="00FC7E47"/>
    <w:rsid w:val="00FC7F2F"/>
    <w:rsid w:val="00FE1CAA"/>
    <w:rsid w:val="00FF4B0D"/>
    <w:rsid w:val="00FF6851"/>
    <w:rsid w:val="00FF6961"/>
    <w:rsid w:val="00FF78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1977DF"/>
  <w15:docId w15:val="{B9A044B7-FB0B-4EB4-8581-FED075D8B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rPr>
  </w:style>
  <w:style w:type="paragraph" w:styleId="Heading2">
    <w:name w:val="heading 2"/>
    <w:next w:val="Body"/>
    <w:pPr>
      <w:keepNext/>
      <w:outlineLvl w:val="1"/>
    </w:pPr>
    <w:rPr>
      <w:rFonts w:eastAsia="Times New Roman"/>
      <w:b/>
      <w:bCs/>
      <w:color w:val="000000"/>
      <w:sz w:val="28"/>
      <w:szCs w:val="28"/>
    </w:rPr>
  </w:style>
  <w:style w:type="paragraph" w:styleId="Heading3">
    <w:name w:val="heading 3"/>
    <w:basedOn w:val="Normal"/>
    <w:next w:val="Normal"/>
    <w:link w:val="Heading3Char"/>
    <w:uiPriority w:val="9"/>
    <w:semiHidden/>
    <w:unhideWhenUsed/>
    <w:qFormat/>
    <w:rsid w:val="00F96DA0"/>
    <w:pPr>
      <w:keepNext/>
      <w:keepLines/>
      <w:spacing w:before="40"/>
      <w:outlineLvl w:val="2"/>
    </w:pPr>
    <w:rPr>
      <w:rFonts w:asciiTheme="majorHAnsi" w:eastAsiaTheme="majorEastAsia" w:hAnsiTheme="majorHAnsi" w:cstheme="majorBidi"/>
      <w:color w:val="1F4E6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pPr>
      <w:spacing w:line="360" w:lineRule="auto"/>
    </w:pPr>
    <w:rPr>
      <w:rFonts w:cs="Arial Unicode MS"/>
      <w:color w:val="000000"/>
      <w:sz w:val="24"/>
      <w:szCs w:val="24"/>
      <w:lang w:val="en-US"/>
    </w:rPr>
  </w:style>
  <w:style w:type="character" w:styleId="Hyperlink">
    <w:name w:val="Hyperlink"/>
    <w:rPr>
      <w:u w:val="single"/>
    </w:rPr>
  </w:style>
  <w:style w:type="paragraph" w:customStyle="1" w:styleId="HeaderFooter">
    <w:name w:val="Header &amp; Footer"/>
    <w:pPr>
      <w:tabs>
        <w:tab w:val="right" w:pos="9020"/>
      </w:tabs>
    </w:pPr>
    <w:rPr>
      <w:rFonts w:cs="Arial Unicode MS"/>
      <w:color w:val="000000"/>
      <w:sz w:val="24"/>
      <w:szCs w:val="24"/>
      <w:lang w:val="en-US"/>
    </w:rPr>
  </w:style>
  <w:style w:type="paragraph" w:customStyle="1" w:styleId="Default">
    <w:name w:val="Default"/>
    <w:rPr>
      <w:rFonts w:ascii="Helvetica" w:eastAsia="Helvetica" w:hAnsi="Helvetica" w:cs="Helvetica"/>
      <w:color w:val="000000"/>
      <w:sz w:val="22"/>
      <w:szCs w:val="22"/>
    </w:rPr>
  </w:style>
  <w:style w:type="paragraph" w:styleId="TOC2">
    <w:name w:val="toc 2"/>
    <w:pPr>
      <w:tabs>
        <w:tab w:val="right" w:leader="dot" w:pos="8787"/>
        <w:tab w:val="right" w:leader="dot" w:pos="8928"/>
      </w:tabs>
      <w:spacing w:after="120"/>
      <w:ind w:left="1089" w:hanging="635"/>
    </w:pPr>
    <w:rPr>
      <w:rFonts w:eastAsia="Times New Roman"/>
      <w:color w:val="000000"/>
      <w:sz w:val="24"/>
      <w:szCs w:val="24"/>
    </w:rPr>
  </w:style>
  <w:style w:type="paragraph" w:styleId="TOC3">
    <w:name w:val="toc 3"/>
    <w:pPr>
      <w:tabs>
        <w:tab w:val="right" w:leader="dot" w:pos="8787"/>
        <w:tab w:val="right" w:leader="dot" w:pos="8928"/>
      </w:tabs>
      <w:spacing w:after="120"/>
      <w:ind w:left="240"/>
    </w:pPr>
    <w:rPr>
      <w:rFonts w:eastAsia="Times New Roman"/>
      <w:color w:val="000000"/>
      <w:sz w:val="24"/>
      <w:szCs w:val="24"/>
    </w:rPr>
  </w:style>
  <w:style w:type="paragraph" w:customStyle="1" w:styleId="Heading">
    <w:name w:val="Heading"/>
    <w:next w:val="Body"/>
    <w:pPr>
      <w:keepNext/>
      <w:spacing w:line="360" w:lineRule="auto"/>
      <w:outlineLvl w:val="2"/>
    </w:pPr>
    <w:rPr>
      <w:rFonts w:eastAsia="Times New Roman"/>
      <w:b/>
      <w:bCs/>
      <w:color w:val="000000"/>
      <w:sz w:val="32"/>
      <w:szCs w:val="32"/>
    </w:rPr>
  </w:style>
  <w:style w:type="paragraph" w:styleId="TOC4">
    <w:name w:val="toc 4"/>
    <w:pPr>
      <w:tabs>
        <w:tab w:val="right" w:leader="dot" w:pos="8787"/>
        <w:tab w:val="right" w:leader="dot" w:pos="8928"/>
      </w:tabs>
      <w:spacing w:after="120"/>
    </w:pPr>
    <w:rPr>
      <w:rFonts w:eastAsia="Times New Roman"/>
      <w:color w:val="000000"/>
      <w:sz w:val="24"/>
      <w:szCs w:val="24"/>
    </w:rPr>
  </w:style>
  <w:style w:type="paragraph" w:styleId="Subtitle">
    <w:name w:val="Subtitle"/>
    <w:next w:val="Body"/>
    <w:pPr>
      <w:keepNext/>
      <w:spacing w:line="360" w:lineRule="auto"/>
      <w:outlineLvl w:val="3"/>
    </w:pPr>
    <w:rPr>
      <w:rFonts w:eastAsia="Times New Roman"/>
      <w:b/>
      <w:bCs/>
      <w:color w:val="000000"/>
      <w:sz w:val="40"/>
      <w:szCs w:val="40"/>
    </w:rPr>
  </w:style>
  <w:style w:type="character" w:customStyle="1" w:styleId="Hyperlink0">
    <w:name w:val="Hyperlink.0"/>
    <w:basedOn w:val="Hyperlink"/>
    <w:rPr>
      <w:u w:val="single"/>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lang w:val="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F603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F6033"/>
    <w:rPr>
      <w:rFonts w:ascii="Lucida Grande" w:hAnsi="Lucida Grande" w:cs="Lucida Grande"/>
      <w:sz w:val="18"/>
      <w:szCs w:val="18"/>
      <w:lang w:val="en-US"/>
    </w:rPr>
  </w:style>
  <w:style w:type="paragraph" w:styleId="Header">
    <w:name w:val="header"/>
    <w:basedOn w:val="Normal"/>
    <w:link w:val="HeaderChar"/>
    <w:uiPriority w:val="99"/>
    <w:unhideWhenUsed/>
    <w:rsid w:val="008C2E28"/>
    <w:pPr>
      <w:tabs>
        <w:tab w:val="center" w:pos="4320"/>
        <w:tab w:val="right" w:pos="8640"/>
      </w:tabs>
    </w:pPr>
  </w:style>
  <w:style w:type="character" w:customStyle="1" w:styleId="HeaderChar">
    <w:name w:val="Header Char"/>
    <w:basedOn w:val="DefaultParagraphFont"/>
    <w:link w:val="Header"/>
    <w:uiPriority w:val="99"/>
    <w:rsid w:val="008C2E28"/>
    <w:rPr>
      <w:sz w:val="24"/>
      <w:szCs w:val="24"/>
      <w:lang w:val="en-US"/>
    </w:rPr>
  </w:style>
  <w:style w:type="paragraph" w:styleId="Footer">
    <w:name w:val="footer"/>
    <w:basedOn w:val="Normal"/>
    <w:link w:val="FooterChar"/>
    <w:uiPriority w:val="99"/>
    <w:unhideWhenUsed/>
    <w:rsid w:val="008C2E28"/>
    <w:pPr>
      <w:tabs>
        <w:tab w:val="center" w:pos="4320"/>
        <w:tab w:val="right" w:pos="8640"/>
      </w:tabs>
    </w:pPr>
  </w:style>
  <w:style w:type="character" w:customStyle="1" w:styleId="FooterChar">
    <w:name w:val="Footer Char"/>
    <w:basedOn w:val="DefaultParagraphFont"/>
    <w:link w:val="Footer"/>
    <w:uiPriority w:val="99"/>
    <w:rsid w:val="008C2E28"/>
    <w:rPr>
      <w:sz w:val="24"/>
      <w:szCs w:val="24"/>
      <w:lang w:val="en-US"/>
    </w:rPr>
  </w:style>
  <w:style w:type="paragraph" w:styleId="CommentSubject">
    <w:name w:val="annotation subject"/>
    <w:basedOn w:val="CommentText"/>
    <w:next w:val="CommentText"/>
    <w:link w:val="CommentSubjectChar"/>
    <w:uiPriority w:val="99"/>
    <w:semiHidden/>
    <w:unhideWhenUsed/>
    <w:rsid w:val="00ED6835"/>
    <w:rPr>
      <w:b/>
      <w:bCs/>
      <w:sz w:val="20"/>
      <w:szCs w:val="20"/>
    </w:rPr>
  </w:style>
  <w:style w:type="character" w:customStyle="1" w:styleId="CommentSubjectChar">
    <w:name w:val="Comment Subject Char"/>
    <w:basedOn w:val="CommentTextChar"/>
    <w:link w:val="CommentSubject"/>
    <w:uiPriority w:val="99"/>
    <w:semiHidden/>
    <w:rsid w:val="00ED6835"/>
    <w:rPr>
      <w:b/>
      <w:bCs/>
      <w:sz w:val="24"/>
      <w:szCs w:val="24"/>
      <w:lang w:val="en-US"/>
    </w:rPr>
  </w:style>
  <w:style w:type="character" w:styleId="FollowedHyperlink">
    <w:name w:val="FollowedHyperlink"/>
    <w:basedOn w:val="DefaultParagraphFont"/>
    <w:uiPriority w:val="99"/>
    <w:semiHidden/>
    <w:unhideWhenUsed/>
    <w:rsid w:val="00E10B03"/>
    <w:rPr>
      <w:color w:val="FF00FF" w:themeColor="followedHyperlink"/>
      <w:u w:val="single"/>
    </w:rPr>
  </w:style>
  <w:style w:type="paragraph" w:styleId="NormalWeb">
    <w:name w:val="Normal (Web)"/>
    <w:basedOn w:val="Normal"/>
    <w:uiPriority w:val="99"/>
    <w:unhideWhenUsed/>
    <w:rsid w:val="0031470E"/>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hAnsi="Times"/>
      <w:sz w:val="20"/>
      <w:szCs w:val="20"/>
      <w:bdr w:val="none" w:sz="0" w:space="0" w:color="auto"/>
    </w:rPr>
  </w:style>
  <w:style w:type="character" w:customStyle="1" w:styleId="apple-converted-space">
    <w:name w:val="apple-converted-space"/>
    <w:basedOn w:val="DefaultParagraphFont"/>
    <w:rsid w:val="0031470E"/>
  </w:style>
  <w:style w:type="paragraph" w:customStyle="1" w:styleId="EndNoteBibliographyTitle">
    <w:name w:val="EndNote Bibliography Title"/>
    <w:basedOn w:val="Normal"/>
    <w:rsid w:val="00777CA6"/>
    <w:pPr>
      <w:jc w:val="center"/>
    </w:pPr>
    <w:rPr>
      <w:lang w:val="en-US"/>
    </w:rPr>
  </w:style>
  <w:style w:type="paragraph" w:customStyle="1" w:styleId="EndNoteBibliography">
    <w:name w:val="EndNote Bibliography"/>
    <w:basedOn w:val="Normal"/>
    <w:rsid w:val="00777CA6"/>
    <w:rPr>
      <w:lang w:val="en-US"/>
    </w:rPr>
  </w:style>
  <w:style w:type="paragraph" w:styleId="Revision">
    <w:name w:val="Revision"/>
    <w:hidden/>
    <w:uiPriority w:val="99"/>
    <w:semiHidden/>
    <w:rsid w:val="00956146"/>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customStyle="1" w:styleId="Heading3Char">
    <w:name w:val="Heading 3 Char"/>
    <w:basedOn w:val="DefaultParagraphFont"/>
    <w:link w:val="Heading3"/>
    <w:uiPriority w:val="9"/>
    <w:semiHidden/>
    <w:rsid w:val="00F96DA0"/>
    <w:rPr>
      <w:rFonts w:asciiTheme="majorHAnsi" w:eastAsiaTheme="majorEastAsia" w:hAnsiTheme="majorHAnsi" w:cstheme="majorBidi"/>
      <w:color w:val="1F4E69" w:themeColor="accent1" w:themeShade="7F"/>
      <w:sz w:val="24"/>
      <w:szCs w:val="24"/>
    </w:rPr>
  </w:style>
  <w:style w:type="character" w:styleId="PlaceholderText">
    <w:name w:val="Placeholder Text"/>
    <w:basedOn w:val="DefaultParagraphFont"/>
    <w:uiPriority w:val="99"/>
    <w:semiHidden/>
    <w:rsid w:val="001336C3"/>
    <w:rPr>
      <w:color w:val="808080"/>
    </w:rPr>
  </w:style>
  <w:style w:type="paragraph" w:styleId="NoSpacing">
    <w:name w:val="No Spacing"/>
    <w:uiPriority w:val="1"/>
    <w:qFormat/>
    <w:rsid w:val="002212FE"/>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5816860">
      <w:bodyDiv w:val="1"/>
      <w:marLeft w:val="0"/>
      <w:marRight w:val="0"/>
      <w:marTop w:val="0"/>
      <w:marBottom w:val="0"/>
      <w:divBdr>
        <w:top w:val="none" w:sz="0" w:space="0" w:color="auto"/>
        <w:left w:val="none" w:sz="0" w:space="0" w:color="auto"/>
        <w:bottom w:val="none" w:sz="0" w:space="0" w:color="auto"/>
        <w:right w:val="none" w:sz="0" w:space="0" w:color="auto"/>
      </w:divBdr>
    </w:div>
    <w:div w:id="916062600">
      <w:bodyDiv w:val="1"/>
      <w:marLeft w:val="0"/>
      <w:marRight w:val="0"/>
      <w:marTop w:val="0"/>
      <w:marBottom w:val="0"/>
      <w:divBdr>
        <w:top w:val="none" w:sz="0" w:space="0" w:color="auto"/>
        <w:left w:val="none" w:sz="0" w:space="0" w:color="auto"/>
        <w:bottom w:val="none" w:sz="0" w:space="0" w:color="auto"/>
        <w:right w:val="none" w:sz="0" w:space="0" w:color="auto"/>
      </w:divBdr>
    </w:div>
    <w:div w:id="1241062132">
      <w:bodyDiv w:val="1"/>
      <w:marLeft w:val="0"/>
      <w:marRight w:val="0"/>
      <w:marTop w:val="0"/>
      <w:marBottom w:val="0"/>
      <w:divBdr>
        <w:top w:val="none" w:sz="0" w:space="0" w:color="auto"/>
        <w:left w:val="none" w:sz="0" w:space="0" w:color="auto"/>
        <w:bottom w:val="none" w:sz="0" w:space="0" w:color="auto"/>
        <w:right w:val="none" w:sz="0" w:space="0" w:color="auto"/>
      </w:divBdr>
    </w:div>
    <w:div w:id="1415204364">
      <w:bodyDiv w:val="1"/>
      <w:marLeft w:val="0"/>
      <w:marRight w:val="0"/>
      <w:marTop w:val="0"/>
      <w:marBottom w:val="0"/>
      <w:divBdr>
        <w:top w:val="none" w:sz="0" w:space="0" w:color="auto"/>
        <w:left w:val="none" w:sz="0" w:space="0" w:color="auto"/>
        <w:bottom w:val="none" w:sz="0" w:space="0" w:color="auto"/>
        <w:right w:val="none" w:sz="0" w:space="0" w:color="auto"/>
      </w:divBdr>
    </w:div>
    <w:div w:id="1460875957">
      <w:bodyDiv w:val="1"/>
      <w:marLeft w:val="0"/>
      <w:marRight w:val="0"/>
      <w:marTop w:val="0"/>
      <w:marBottom w:val="0"/>
      <w:divBdr>
        <w:top w:val="none" w:sz="0" w:space="0" w:color="auto"/>
        <w:left w:val="none" w:sz="0" w:space="0" w:color="auto"/>
        <w:bottom w:val="none" w:sz="0" w:space="0" w:color="auto"/>
        <w:right w:val="none" w:sz="0" w:space="0" w:color="auto"/>
      </w:divBdr>
    </w:div>
    <w:div w:id="1895697691">
      <w:bodyDiv w:val="1"/>
      <w:marLeft w:val="0"/>
      <w:marRight w:val="0"/>
      <w:marTop w:val="0"/>
      <w:marBottom w:val="0"/>
      <w:divBdr>
        <w:top w:val="none" w:sz="0" w:space="0" w:color="auto"/>
        <w:left w:val="none" w:sz="0" w:space="0" w:color="auto"/>
        <w:bottom w:val="none" w:sz="0" w:space="0" w:color="auto"/>
        <w:right w:val="none" w:sz="0" w:space="0" w:color="auto"/>
      </w:divBdr>
    </w:div>
    <w:div w:id="19999207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linicalTrials.gov"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pankaj.sharma@rhul.ac.uk" TargetMode="Externa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cdc.gov/traumaticbraininjury/pdf/TBI_Report_to_Congress_Epi_and_Rehab-a.pdf"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www.cdc.gov/traumaticbraininjury/pdf/blue_book.pdf" TargetMode="External"/><Relationship Id="rId4" Type="http://schemas.openxmlformats.org/officeDocument/2006/relationships/webSettings" Target="webSettings.xml"/><Relationship Id="rId9" Type="http://schemas.openxmlformats.org/officeDocument/2006/relationships/hyperlink" Target="http://ClinicalTrials.gov" TargetMode="External"/><Relationship Id="rId14" Type="http://schemas.openxmlformats.org/officeDocument/2006/relationships/footer" Target="footer2.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Times New Roman"/>
        <a:ea typeface="Times New Roman"/>
        <a:cs typeface="Times New Roman"/>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j-lt"/>
            <a:ea typeface="+mj-ea"/>
            <a:cs typeface="+mj-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50000"/>
          </a:lnSpc>
          <a:spcBef>
            <a:spcPts val="0"/>
          </a:spcBef>
          <a:spcAft>
            <a:spcPts val="0"/>
          </a:spcAft>
          <a:buClrTx/>
          <a:buSzTx/>
          <a:buFontTx/>
          <a:buNone/>
          <a:tabLst/>
          <a:defRPr kumimoji="0" sz="1200" b="0" i="0" u="none" strike="noStrike" cap="none" spc="0" normalizeH="0" baseline="0">
            <a:ln>
              <a:noFill/>
            </a:ln>
            <a:solidFill>
              <a:srgbClr val="000000"/>
            </a:solidFill>
            <a:effectLst/>
            <a:uFillTx/>
            <a:latin typeface="+mn-lt"/>
            <a:ea typeface="+mn-ea"/>
            <a:cs typeface="+mn-cs"/>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E913D8-4CE3-4F1D-B0A8-6E04BF7FF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336</Words>
  <Characters>58921</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nkaj Sharma</dc:creator>
  <cp:lastModifiedBy>Brzozowska-Szczecina, Emilia</cp:lastModifiedBy>
  <cp:revision>3</cp:revision>
  <dcterms:created xsi:type="dcterms:W3CDTF">2016-08-15T13:15:00Z</dcterms:created>
  <dcterms:modified xsi:type="dcterms:W3CDTF">2017-01-10T15:58:00Z</dcterms:modified>
</cp:coreProperties>
</file>